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633DB6">
      <w:pPr>
        <w:spacing w:line="48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633DB6">
      <w:pPr>
        <w:spacing w:line="480" w:lineRule="auto"/>
        <w:jc w:val="both"/>
      </w:pPr>
      <w:r>
        <w:t>ABSTRACT</w:t>
      </w:r>
    </w:p>
    <w:p w14:paraId="7210883B" w14:textId="69CE234A" w:rsidR="00FB4928" w:rsidRDefault="00CD6262" w:rsidP="00633DB6">
      <w:pPr>
        <w:spacing w:line="48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riverscapes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633DB6">
      <w:pPr>
        <w:spacing w:line="48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39BFA488" w:rsidR="00534DC5" w:rsidRDefault="00931E85" w:rsidP="00633DB6">
      <w:pPr>
        <w:spacing w:line="48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Rivers which experienced seasonal, but temporally consistent flow regimes hosted the most species rich communities, and modification of flow</w:t>
      </w:r>
      <w:r w:rsidR="00633DB6">
        <w:t xml:space="preserve"> regime towards temporal consis</w:t>
      </w:r>
      <w:r w:rsidR="00CD6262">
        <w:t xml:space="preserve">tency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1F6F5537" w:rsidR="002C6471" w:rsidRDefault="002C6471" w:rsidP="00633DB6">
      <w:pPr>
        <w:spacing w:line="480" w:lineRule="auto"/>
        <w:jc w:val="both"/>
      </w:pPr>
      <w:r>
        <w:lastRenderedPageBreak/>
        <w:t xml:space="preserve">Our observations suggest that rhythmicity in provision of resources and energy by streamflows may </w:t>
      </w:r>
      <w:r w:rsidR="00BF235C">
        <w:t xml:space="preserve">be </w:t>
      </w:r>
      <w:r>
        <w:t>more important than environmental heterogeneity in determining patterns of</w:t>
      </w:r>
      <w:r w:rsidR="00633DB6">
        <w:t xml:space="preserve"> riparian</w:t>
      </w:r>
      <w:r>
        <w:t xml:space="preserve"> plant diversity in south-east Queensland.  </w:t>
      </w:r>
    </w:p>
    <w:p w14:paraId="18FA0B3E" w14:textId="77777777" w:rsidR="00534DC5" w:rsidRDefault="00534DC5" w:rsidP="00633DB6">
      <w:pPr>
        <w:spacing w:line="480" w:lineRule="auto"/>
        <w:jc w:val="both"/>
      </w:pPr>
    </w:p>
    <w:p w14:paraId="7884BB44" w14:textId="77777777" w:rsidR="00BF235C" w:rsidRDefault="00BF235C" w:rsidP="00633DB6">
      <w:pPr>
        <w:spacing w:line="480" w:lineRule="auto"/>
        <w:jc w:val="both"/>
      </w:pPr>
    </w:p>
    <w:p w14:paraId="171121C8" w14:textId="77777777" w:rsidR="00BF235C" w:rsidRDefault="00BF235C" w:rsidP="00633DB6">
      <w:pPr>
        <w:spacing w:line="480" w:lineRule="auto"/>
        <w:jc w:val="both"/>
      </w:pPr>
    </w:p>
    <w:p w14:paraId="0749B5B9" w14:textId="77777777" w:rsidR="00BF235C" w:rsidRDefault="00BF235C" w:rsidP="00633DB6">
      <w:pPr>
        <w:spacing w:line="480" w:lineRule="auto"/>
        <w:jc w:val="both"/>
      </w:pPr>
    </w:p>
    <w:p w14:paraId="0817D6F7" w14:textId="77777777" w:rsidR="00B10751" w:rsidRDefault="00B10751" w:rsidP="00633DB6">
      <w:pPr>
        <w:spacing w:line="480" w:lineRule="auto"/>
        <w:jc w:val="both"/>
      </w:pPr>
    </w:p>
    <w:p w14:paraId="159E883E" w14:textId="77777777" w:rsidR="00B10751" w:rsidRDefault="00B10751" w:rsidP="00633DB6">
      <w:pPr>
        <w:spacing w:line="480" w:lineRule="auto"/>
        <w:jc w:val="both"/>
      </w:pPr>
    </w:p>
    <w:p w14:paraId="7DDD6313" w14:textId="77777777" w:rsidR="00B10751" w:rsidRDefault="00B10751" w:rsidP="00633DB6">
      <w:pPr>
        <w:spacing w:line="480" w:lineRule="auto"/>
        <w:jc w:val="both"/>
      </w:pPr>
    </w:p>
    <w:p w14:paraId="312EC4B7" w14:textId="77777777" w:rsidR="00B10751" w:rsidRDefault="00B10751" w:rsidP="00633DB6">
      <w:pPr>
        <w:spacing w:line="480" w:lineRule="auto"/>
        <w:jc w:val="both"/>
      </w:pPr>
    </w:p>
    <w:p w14:paraId="6A3D8136" w14:textId="77777777" w:rsidR="00B10751" w:rsidRDefault="00B10751" w:rsidP="00633DB6">
      <w:pPr>
        <w:spacing w:line="480" w:lineRule="auto"/>
        <w:jc w:val="both"/>
      </w:pPr>
    </w:p>
    <w:p w14:paraId="5492E190" w14:textId="77777777" w:rsidR="00B10751" w:rsidRDefault="00B10751" w:rsidP="00633DB6">
      <w:pPr>
        <w:spacing w:line="480" w:lineRule="auto"/>
        <w:jc w:val="both"/>
      </w:pPr>
    </w:p>
    <w:p w14:paraId="21E42F33" w14:textId="77777777" w:rsidR="00B10751" w:rsidRDefault="00B10751" w:rsidP="00633DB6">
      <w:pPr>
        <w:spacing w:line="480" w:lineRule="auto"/>
        <w:jc w:val="both"/>
      </w:pPr>
    </w:p>
    <w:p w14:paraId="49F381DB" w14:textId="77777777" w:rsidR="00B10751" w:rsidRDefault="00B10751" w:rsidP="00633DB6">
      <w:pPr>
        <w:spacing w:line="480" w:lineRule="auto"/>
        <w:jc w:val="both"/>
      </w:pPr>
    </w:p>
    <w:p w14:paraId="1DC98F98" w14:textId="77777777" w:rsidR="00B10751" w:rsidRDefault="00B10751" w:rsidP="00633DB6">
      <w:pPr>
        <w:spacing w:line="480" w:lineRule="auto"/>
        <w:jc w:val="both"/>
      </w:pPr>
    </w:p>
    <w:p w14:paraId="5896764F" w14:textId="77777777" w:rsidR="00B10751" w:rsidRDefault="00B10751" w:rsidP="00633DB6">
      <w:pPr>
        <w:spacing w:line="480" w:lineRule="auto"/>
        <w:jc w:val="both"/>
      </w:pPr>
    </w:p>
    <w:p w14:paraId="1F45A877" w14:textId="77777777" w:rsidR="00B10751" w:rsidRDefault="00B10751" w:rsidP="00633DB6">
      <w:pPr>
        <w:spacing w:line="480" w:lineRule="auto"/>
        <w:jc w:val="both"/>
      </w:pPr>
    </w:p>
    <w:p w14:paraId="4E5CA90F" w14:textId="77777777" w:rsidR="00B10751" w:rsidRDefault="00B10751" w:rsidP="00633DB6">
      <w:pPr>
        <w:spacing w:line="480" w:lineRule="auto"/>
        <w:jc w:val="both"/>
      </w:pPr>
    </w:p>
    <w:p w14:paraId="53CE7765" w14:textId="77777777" w:rsidR="00B10751" w:rsidRDefault="00B10751" w:rsidP="00633DB6">
      <w:pPr>
        <w:spacing w:line="480" w:lineRule="auto"/>
        <w:jc w:val="both"/>
      </w:pPr>
    </w:p>
    <w:p w14:paraId="4B8E0D09" w14:textId="77777777" w:rsidR="00534DC5" w:rsidRPr="00534DC5" w:rsidRDefault="00534DC5" w:rsidP="00633DB6">
      <w:pPr>
        <w:spacing w:line="480" w:lineRule="auto"/>
        <w:jc w:val="both"/>
      </w:pPr>
    </w:p>
    <w:p w14:paraId="704B8F93" w14:textId="6448D62F" w:rsidR="00466CD0" w:rsidRPr="00371BA9" w:rsidRDefault="00466CD0" w:rsidP="00633DB6">
      <w:pPr>
        <w:spacing w:line="480" w:lineRule="auto"/>
        <w:jc w:val="both"/>
      </w:pPr>
      <w:r w:rsidRPr="00371BA9">
        <w:lastRenderedPageBreak/>
        <w:t>INTRODUCTION</w:t>
      </w:r>
      <w:r w:rsidR="00534DC5">
        <w:t xml:space="preserve">   </w:t>
      </w:r>
    </w:p>
    <w:p w14:paraId="1DCFE361" w14:textId="787D378C" w:rsidR="00466CD0" w:rsidRPr="00371BA9" w:rsidRDefault="00466CD0" w:rsidP="00633DB6">
      <w:pPr>
        <w:spacing w:line="48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r w:rsidR="00B10751">
        <w:t xml:space="preserve"> </w:t>
      </w:r>
      <w:r w:rsidR="00B10751">
        <w:fldChar w:fldCharType="begin" w:fldLock="1"/>
      </w:r>
      <w:r w:rsidR="00B1075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B10751">
        <w:fldChar w:fldCharType="separate"/>
      </w:r>
      <w:r w:rsidR="00B10751" w:rsidRPr="00B10751">
        <w:rPr>
          <w:noProof/>
        </w:rPr>
        <w:t xml:space="preserve">(Richardson </w:t>
      </w:r>
      <w:r w:rsidR="00B10751" w:rsidRPr="00B10751">
        <w:rPr>
          <w:i/>
          <w:noProof/>
        </w:rPr>
        <w:t>et al.</w:t>
      </w:r>
      <w:r w:rsidR="00B10751" w:rsidRPr="00B10751">
        <w:rPr>
          <w:noProof/>
        </w:rPr>
        <w:t xml:space="preserve"> 2007)</w:t>
      </w:r>
      <w:r w:rsidR="00B10751">
        <w:fldChar w:fldCharType="end"/>
      </w:r>
      <w:r w:rsidRPr="00371BA9">
        <w:t>.</w:t>
      </w:r>
    </w:p>
    <w:p w14:paraId="4B52C625" w14:textId="775AFE9F" w:rsidR="00466CD0" w:rsidRPr="00371BA9" w:rsidRDefault="00466CD0" w:rsidP="00633DB6">
      <w:pPr>
        <w:spacing w:line="48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where each niche is associated with an optimal ecological strategy, structural complexity and steep resource and energy gradients between patches promote diversity by extending niche space and reducing niche overlap. More recently, niches have been characterised in trait</w:t>
      </w:r>
      <w:r w:rsidR="00633DB6">
        <w:t>-</w:t>
      </w:r>
      <w:r w:rsidRPr="00371BA9">
        <w:t xml:space="preserve">space: niches and their interrelationships are described by patterns of clustering of functional traits </w:t>
      </w:r>
      <w:r w:rsidR="00B10751">
        <w:t>(</w:t>
      </w:r>
      <w:r w:rsidRPr="00371BA9">
        <w:t>any morphological, physiological or phenological feature measu</w:t>
      </w:r>
      <w:r w:rsidR="00B10751">
        <w:t xml:space="preserve">rable at the individual level; </w:t>
      </w:r>
      <w:r w:rsidR="00B10751">
        <w:fldChar w:fldCharType="begin" w:fldLock="1"/>
      </w:r>
      <w:r w:rsidR="0020577E">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B10751">
        <w:fldChar w:fldCharType="separate"/>
      </w:r>
      <w:r w:rsidR="00B10751" w:rsidRPr="00B10751">
        <w:rPr>
          <w:noProof/>
        </w:rPr>
        <w:t xml:space="preserve">Violle </w:t>
      </w:r>
      <w:r w:rsidR="00B10751" w:rsidRPr="00B10751">
        <w:rPr>
          <w:i/>
          <w:noProof/>
        </w:rPr>
        <w:t>et al.</w:t>
      </w:r>
      <w:r w:rsidR="00B10751" w:rsidRPr="00B10751">
        <w:rPr>
          <w:noProof/>
        </w:rPr>
        <w:t xml:space="preserve"> 2007)</w:t>
      </w:r>
      <w:r w:rsidR="00B10751">
        <w:fldChar w:fldCharType="end"/>
      </w:r>
      <w:r w:rsidRPr="00371BA9">
        <w:t xml:space="preserve">,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traitspac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w:t>
      </w:r>
      <w:r w:rsidRPr="00EC66F4">
        <w:lastRenderedPageBreak/>
        <w:t xml:space="preserve">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15CD165B" w14:textId="1557A420" w:rsidR="00B548F8" w:rsidRDefault="00466CD0" w:rsidP="00633DB6">
      <w:pPr>
        <w:spacing w:line="480" w:lineRule="auto"/>
        <w:jc w:val="both"/>
      </w:pPr>
      <w:r w:rsidRPr="00371BA9">
        <w:t>Much of the riparian ecology literature identifies fluvial hydrology</w:t>
      </w:r>
      <w:r w:rsidR="0020577E">
        <w:t xml:space="preserve"> and geomorphology</w:t>
      </w:r>
      <w:r w:rsidRPr="00371BA9">
        <w:t xml:space="preserve"> as the dominant abiotic force structuring riparian ecosystems </w:t>
      </w:r>
      <w:r w:rsidRPr="00371BA9">
        <w:fldChar w:fldCharType="begin" w:fldLock="1"/>
      </w:r>
      <w:r w:rsidR="0020577E">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Pr="00371BA9">
        <w:fldChar w:fldCharType="separate"/>
      </w:r>
      <w:r w:rsidR="0020577E" w:rsidRPr="0020577E">
        <w:rPr>
          <w:noProof/>
        </w:rPr>
        <w:t>(Poff, Allan &amp; Bain 1997; Bendix &amp; Hupp 2000)</w:t>
      </w:r>
      <w:r w:rsidRPr="00371BA9">
        <w:fldChar w:fldCharType="end"/>
      </w:r>
      <w:r w:rsidRPr="00371BA9">
        <w:t xml:space="preserve">. The spatial and temporal heterogeneity inherent in fluvial processes is considered largely responsible for the complex biogeomorphology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xml:space="preserve">. Sediments are scoured and deposited, some plants are washed away while others are watered; </w:t>
      </w:r>
      <w:r w:rsidR="0020577E">
        <w:t xml:space="preserve">organic matter and </w:t>
      </w:r>
      <w:r w:rsidRPr="00371BA9">
        <w:t xml:space="preserve">woody debris moves through the system and propagules are dispersed. </w:t>
      </w:r>
      <w:r w:rsidR="0020577E" w:rsidRPr="0020577E">
        <w:t xml:space="preserve">The spatial distribution of these processes within the fluvial landscape is contingent on the magnitude and frequency of the flow events that drive erosion and deposition processes, and the resultant morphology and sedimentology of fluvial landforms produced </w:t>
      </w:r>
      <w:r w:rsidR="0020577E">
        <w:fldChar w:fldCharType="begin" w:fldLock="1"/>
      </w:r>
      <w:r w:rsidR="00DD7C29">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0577E">
        <w:fldChar w:fldCharType="separate"/>
      </w:r>
      <w:r w:rsidR="0020577E" w:rsidRPr="0020577E">
        <w:rPr>
          <w:noProof/>
        </w:rPr>
        <w:t>(Fryirs &amp; Brierley 2012)</w:t>
      </w:r>
      <w:r w:rsidR="0020577E">
        <w:fldChar w:fldCharType="end"/>
      </w:r>
      <w:r w:rsidR="0020577E">
        <w:t xml:space="preserve">. </w:t>
      </w:r>
      <w:r w:rsidR="0020577E" w:rsidRPr="0020577E">
        <w:t xml:space="preserve">This subsequently </w:t>
      </w:r>
      <w:r w:rsidR="0020577E">
        <w:t>determines</w:t>
      </w:r>
      <w:r w:rsidR="0020577E" w:rsidRPr="0020577E">
        <w:t xml:space="preserve"> the extent to which different surfaces/landforms are inundated under a range of different flow conditions (</w:t>
      </w:r>
      <w:r w:rsidR="0020577E" w:rsidRPr="0020577E">
        <w:fldChar w:fldCharType="begin" w:fldLock="1"/>
      </w:r>
      <w:r w:rsidR="0020577E" w:rsidRPr="0020577E">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0577E" w:rsidRPr="0020577E">
        <w:fldChar w:fldCharType="separate"/>
      </w:r>
      <w:r w:rsidR="0020577E" w:rsidRPr="0020577E">
        <w:rPr>
          <w:noProof/>
        </w:rPr>
        <w:t>(Hughes 1997)</w:t>
      </w:r>
      <w:r w:rsidR="0020577E" w:rsidRPr="0020577E">
        <w:fldChar w:fldCharType="end"/>
      </w:r>
      <w:r w:rsidR="0020577E" w:rsidRPr="0020577E">
        <w:t xml:space="preserve">. </w:t>
      </w:r>
      <w:r w:rsidRPr="00371BA9">
        <w:t>Temporal variability in flooding</w:t>
      </w:r>
      <w:r w:rsidR="00F80468">
        <w:t xml:space="preserve"> patterns</w:t>
      </w:r>
      <w:r w:rsidRPr="00371BA9">
        <w:t xml:space="preserve"> adds a further layer of complexity by influencing the success of plant ecologic</w:t>
      </w:r>
      <w:r w:rsidR="0020577E">
        <w:t>al strategies for a given patch.</w:t>
      </w:r>
      <w:r w:rsidRPr="00371BA9">
        <w:t xml:space="preserve"> </w:t>
      </w:r>
      <w:r w:rsidR="0020577E">
        <w:t>M</w:t>
      </w:r>
      <w:r w:rsidRPr="00371BA9">
        <w:t xml:space="preserve">ore frequently flooded patches are likely to support graminoids and rheophytes, while succession is likely to proceed further on patches which are </w:t>
      </w:r>
      <w:r w:rsidR="0020577E">
        <w:t>less</w:t>
      </w:r>
      <w:r w:rsidRPr="00371BA9">
        <w:t xml:space="preserve">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w:t>
      </w:r>
    </w:p>
    <w:p w14:paraId="41886557" w14:textId="77DF4D90" w:rsidR="00466CD0" w:rsidRPr="00371BA9" w:rsidRDefault="00466CD0" w:rsidP="00633DB6">
      <w:pPr>
        <w:spacing w:line="480" w:lineRule="auto"/>
        <w:jc w:val="both"/>
      </w:pPr>
      <w:r w:rsidRPr="00371BA9">
        <w:t xml:space="preserve">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t>
      </w:r>
      <w:r w:rsidRPr="00371BA9">
        <w:lastRenderedPageBreak/>
        <w:t>with the exception of interannual variability in summertime flows, which showed a unimodal relationship.</w:t>
      </w:r>
    </w:p>
    <w:p w14:paraId="28A483AA" w14:textId="41E34E17" w:rsidR="00466CD0" w:rsidRPr="00371BA9" w:rsidRDefault="00466CD0" w:rsidP="00633DB6">
      <w:pPr>
        <w:spacing w:line="48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w:t>
      </w:r>
      <w:r w:rsidR="00B548F8">
        <w:t xml:space="preserve">removing small-moderate flows, </w:t>
      </w:r>
      <w:r w:rsidRPr="00371BA9">
        <w:t xml:space="preserve">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w:t>
      </w:r>
      <w:r w:rsidR="00B548F8">
        <w:t>form</w:t>
      </w:r>
      <w:r w:rsidRPr="00371BA9">
        <w:t xml:space="preserve"> of change</w:t>
      </w:r>
      <w:r w:rsidR="00B548F8">
        <w:t xml:space="preserve"> to the flow regime</w:t>
      </w:r>
      <w:r w:rsidRPr="00371BA9">
        <w:t xml:space="preserve">, flow modification may result in reduced niche complexity in downstream riparian zones </w:t>
      </w:r>
      <w:r w:rsidRPr="00371BA9">
        <w:fldChar w:fldCharType="begin" w:fldLock="1"/>
      </w:r>
      <w:r w:rsidR="00633DB6">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r w:rsidR="00DD7C29">
        <w:t>T</w:t>
      </w:r>
      <w:r w:rsidR="00E03DFC">
        <w:t>errestrialisation</w:t>
      </w:r>
      <w:r w:rsidR="00DD7C29" w:rsidRPr="00DD7C29">
        <w:t xml:space="preserve"> of riparian plant communities</w:t>
      </w:r>
      <w:r w:rsidR="00DD7C29">
        <w:t xml:space="preserve"> has also been described</w:t>
      </w:r>
      <w:r w:rsidR="00DD7C29" w:rsidRPr="00DD7C29">
        <w:t xml:space="preserve"> in systems where low flow conditions dominate </w:t>
      </w:r>
      <w:r w:rsidR="00DD7C29">
        <w:fldChar w:fldCharType="begin" w:fldLock="1"/>
      </w:r>
      <w:r w:rsidR="00CF54B2">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DD7C29">
        <w:fldChar w:fldCharType="separate"/>
      </w:r>
      <w:r w:rsidR="00DD7C29" w:rsidRPr="00DD7C29">
        <w:rPr>
          <w:noProof/>
        </w:rPr>
        <w:t>(Poff &amp; Zimmerman 2010)</w:t>
      </w:r>
      <w:r w:rsidR="00DD7C29">
        <w:fldChar w:fldCharType="end"/>
      </w:r>
      <w:r w:rsidR="00DD7C29">
        <w:t>.</w:t>
      </w:r>
      <w:r w:rsidR="00DD7C29" w:rsidRPr="00DD7C29">
        <w:t xml:space="preserve"> </w:t>
      </w:r>
    </w:p>
    <w:p w14:paraId="4A5BC80E" w14:textId="7D052F82" w:rsidR="00466CD0" w:rsidRPr="00371BA9" w:rsidRDefault="00466CD0" w:rsidP="00633DB6">
      <w:pPr>
        <w:spacing w:line="48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633DB6">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2326386A" w:rsidR="00466CD0" w:rsidRPr="00371BA9" w:rsidRDefault="00466CD0" w:rsidP="00633DB6">
      <w:pPr>
        <w:spacing w:line="480" w:lineRule="auto"/>
        <w:jc w:val="both"/>
      </w:pPr>
      <w:r w:rsidRPr="00371BA9">
        <w:t xml:space="preserve">Environmental homogenisation of riparian landscapes by this triad of flow modification, land-use change and exotic invasion therefore has profound implications for riparian biodiversity. The </w:t>
      </w:r>
      <w:r w:rsidRPr="00371BA9">
        <w:lastRenderedPageBreak/>
        <w:t xml:space="preserve">environmental flows concept posits that given a solid understanding of the hydroecology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1151BF1C" w:rsidR="00466CD0" w:rsidRPr="00371BA9" w:rsidRDefault="00466CD0" w:rsidP="00633DB6">
      <w:pPr>
        <w:spacing w:line="480" w:lineRule="auto"/>
        <w:jc w:val="both"/>
      </w:pPr>
      <w:r w:rsidRPr="00371BA9">
        <w:t xml:space="preserve">To this end, we used a functional trait diversity approach to </w:t>
      </w:r>
      <w:r w:rsidR="00633DB6">
        <w:t>examine</w:t>
      </w:r>
      <w:r w:rsidRPr="00371BA9">
        <w:t xml:space="preserve"> vegetation responses to hydrological alteration in a modified landscape in south-east Queensland, Australia. 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unimodal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14:paraId="30EEEB1D" w14:textId="77777777" w:rsidR="00A01089" w:rsidRPr="00371BA9" w:rsidRDefault="00A01089" w:rsidP="00633DB6">
      <w:pPr>
        <w:spacing w:line="480" w:lineRule="auto"/>
        <w:jc w:val="both"/>
      </w:pPr>
    </w:p>
    <w:p w14:paraId="58BE8F80" w14:textId="77777777" w:rsidR="00466CD0" w:rsidRPr="00371BA9" w:rsidRDefault="00466CD0" w:rsidP="00633DB6">
      <w:pPr>
        <w:spacing w:line="480" w:lineRule="auto"/>
        <w:jc w:val="both"/>
      </w:pPr>
    </w:p>
    <w:p w14:paraId="219404C8" w14:textId="77777777" w:rsidR="00466CD0" w:rsidRPr="00371BA9" w:rsidRDefault="00466CD0" w:rsidP="00633DB6">
      <w:pPr>
        <w:spacing w:line="480" w:lineRule="auto"/>
        <w:jc w:val="both"/>
      </w:pPr>
    </w:p>
    <w:p w14:paraId="468839FB" w14:textId="77777777" w:rsidR="00466CD0" w:rsidRDefault="00466CD0" w:rsidP="00633DB6">
      <w:pPr>
        <w:spacing w:line="480" w:lineRule="auto"/>
        <w:jc w:val="both"/>
      </w:pPr>
    </w:p>
    <w:p w14:paraId="5F8A6083" w14:textId="77777777" w:rsidR="005C5577" w:rsidRDefault="005C5577" w:rsidP="00633DB6">
      <w:pPr>
        <w:spacing w:line="480" w:lineRule="auto"/>
        <w:jc w:val="both"/>
      </w:pPr>
    </w:p>
    <w:p w14:paraId="5AA5774D" w14:textId="77777777" w:rsidR="005C5577" w:rsidRDefault="005C5577" w:rsidP="00633DB6">
      <w:pPr>
        <w:spacing w:line="480" w:lineRule="auto"/>
        <w:jc w:val="both"/>
      </w:pPr>
    </w:p>
    <w:p w14:paraId="18DEAC87" w14:textId="77777777" w:rsidR="005C5577" w:rsidRPr="00371BA9" w:rsidRDefault="005C5577" w:rsidP="00633DB6">
      <w:pPr>
        <w:spacing w:line="480" w:lineRule="auto"/>
        <w:jc w:val="both"/>
      </w:pPr>
    </w:p>
    <w:p w14:paraId="73253D67" w14:textId="1C5E0FA1" w:rsidR="00466CD0" w:rsidRPr="00371BA9" w:rsidRDefault="005C5577" w:rsidP="005C5577">
      <w:pPr>
        <w:spacing w:line="360" w:lineRule="auto"/>
        <w:jc w:val="both"/>
      </w:pPr>
      <w:r>
        <w:lastRenderedPageBreak/>
        <w:t>REGIONAL SETTING AND HYDROLOGY</w:t>
      </w:r>
    </w:p>
    <w:p w14:paraId="488FCBE7" w14:textId="2F53E34C" w:rsidR="00466CD0" w:rsidRPr="00371BA9" w:rsidRDefault="00633DB6" w:rsidP="00633DB6">
      <w:pPr>
        <w:spacing w:line="480" w:lineRule="auto"/>
        <w:jc w:val="both"/>
      </w:pPr>
      <w:r w:rsidRPr="00633DB6">
        <w:t>The study was run across seven catchments in coastal south-east Queensland, Australia (-25.82º to -28.23º</w:t>
      </w:r>
      <w:r>
        <w:t xml:space="preserve"> S, and 152.35º to 153.42ºE</w:t>
      </w:r>
      <w:r w:rsidRPr="006B027C">
        <w:t xml:space="preserve">, see </w:t>
      </w:r>
      <w:r w:rsidR="006B027C">
        <w:t>Fig 1</w:t>
      </w:r>
      <w:r>
        <w:t>)</w:t>
      </w:r>
      <w:r w:rsidRPr="00633DB6">
        <w:t>.</w:t>
      </w:r>
      <w:r w:rsidR="00466CD0" w:rsidRPr="00371BA9">
        <w:t xml:space="preserv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w:t>
      </w:r>
      <w:r w:rsidR="00831989">
        <w:t xml:space="preserve"> (Bureau of Meteorology 2009)</w:t>
      </w:r>
      <w:r w:rsidR="00466CD0" w:rsidRPr="00371BA9">
        <w:t>.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unpredictable, with high coefficients of variation in mean daily flow</w:t>
      </w:r>
      <w:r w:rsidR="00CF54B2">
        <w:t xml:space="preserve"> </w:t>
      </w:r>
      <w:r w:rsidR="00CF54B2">
        <w:fldChar w:fldCharType="begin" w:fldLock="1"/>
      </w:r>
      <w:r w:rsidR="00222CC5">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CF54B2">
        <w:fldChar w:fldCharType="separate"/>
      </w:r>
      <w:r w:rsidR="00CF54B2" w:rsidRPr="00CF54B2">
        <w:rPr>
          <w:noProof/>
        </w:rPr>
        <w:t xml:space="preserve">(Rustomji, Bennett &amp; Chiew 2009; Kennard </w:t>
      </w:r>
      <w:r w:rsidR="00CF54B2" w:rsidRPr="00CF54B2">
        <w:rPr>
          <w:i/>
          <w:noProof/>
        </w:rPr>
        <w:t>et al.</w:t>
      </w:r>
      <w:r w:rsidR="00CF54B2" w:rsidRPr="00CF54B2">
        <w:rPr>
          <w:noProof/>
        </w:rPr>
        <w:t xml:space="preserve"> 2010)</w:t>
      </w:r>
      <w:r w:rsidR="00CF54B2">
        <w:fldChar w:fldCharType="end"/>
      </w:r>
      <w:r w:rsidR="00466CD0" w:rsidRPr="00371BA9">
        <w:t>. This said,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unpredictable summer dominated.</w:t>
      </w:r>
    </w:p>
    <w:p w14:paraId="6F08A27A" w14:textId="318D6B92" w:rsidR="005C5577" w:rsidRDefault="00466CD0" w:rsidP="00633DB6">
      <w:pPr>
        <w:spacing w:line="480" w:lineRule="auto"/>
        <w:jc w:val="both"/>
      </w:pPr>
      <w:r w:rsidRPr="00371BA9">
        <w:t xml:space="preserve">River flow regimes throughout the study region are modified by dams, weirs, intra- and inter-basin water transfer, and unsupplemented water extraction. The majority of the dams were constructed by </w:t>
      </w:r>
      <w:r w:rsidR="00633DB6">
        <w:t>the mid-</w:t>
      </w:r>
      <w:r w:rsidRPr="00371BA9">
        <w:t xml:space="preserve">1970s and have a maximum capacity of less than 50,000 ML. Two substantially larger dams (Wivenhoe Dam – 1,150,000 ML and Hinz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Queensland is diverse and system specific. Reduced flow variability is prevalent, and while increased perenniality in drier systems and altered low spell duration are also common, few other </w:t>
      </w:r>
      <w:r w:rsidRPr="00371BA9">
        <w:lastRenderedPageBreak/>
        <w:t xml:space="preserve">generalisations can be made about the effects of regulation on streamflows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73722318" w14:textId="431E4D21" w:rsidR="005C5577" w:rsidRDefault="000A56B9" w:rsidP="005C5577">
      <w:pPr>
        <w:keepNext/>
        <w:spacing w:line="480" w:lineRule="auto"/>
        <w:jc w:val="both"/>
      </w:pPr>
      <w:r>
        <w:rPr>
          <w:noProof/>
          <w:lang w:eastAsia="en-AU"/>
        </w:rPr>
        <w:drawing>
          <wp:inline distT="0" distB="0" distL="0" distR="0" wp14:anchorId="7C81CD4A" wp14:editId="701BCEA0">
            <wp:extent cx="4111556" cy="589653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a:blip r:embed="rId6">
                      <a:extLst>
                        <a:ext uri="{28A0092B-C50C-407E-A947-70E740481C1C}">
                          <a14:useLocalDpi xmlns:a14="http://schemas.microsoft.com/office/drawing/2010/main" val="0"/>
                        </a:ext>
                      </a:extLst>
                    </a:blip>
                    <a:stretch>
                      <a:fillRect/>
                    </a:stretch>
                  </pic:blipFill>
                  <pic:spPr>
                    <a:xfrm>
                      <a:off x="0" y="0"/>
                      <a:ext cx="4123151" cy="5913162"/>
                    </a:xfrm>
                    <a:prstGeom prst="rect">
                      <a:avLst/>
                    </a:prstGeom>
                  </pic:spPr>
                </pic:pic>
              </a:graphicData>
            </a:graphic>
          </wp:inline>
        </w:drawing>
      </w:r>
    </w:p>
    <w:p w14:paraId="1D091B7F" w14:textId="3D6B1772" w:rsidR="005C5577" w:rsidRDefault="005C5577" w:rsidP="005C5577">
      <w:pPr>
        <w:pStyle w:val="Caption"/>
        <w:jc w:val="both"/>
      </w:pPr>
      <w:r>
        <w:t xml:space="preserve">Figure </w:t>
      </w:r>
      <w:fldSimple w:instr=" SEQ Figure \* ARABIC ">
        <w:r>
          <w:rPr>
            <w:noProof/>
          </w:rPr>
          <w:t>1</w:t>
        </w:r>
      </w:fldSimple>
      <w:r w:rsidR="007E4EA2">
        <w:t xml:space="preserve">. Study catchments and locations of </w:t>
      </w:r>
      <w:r>
        <w:t>field sites in south-eastern Queensland.</w:t>
      </w:r>
    </w:p>
    <w:p w14:paraId="1964802E" w14:textId="77777777" w:rsidR="005C5577" w:rsidRDefault="005C5577" w:rsidP="00633DB6">
      <w:pPr>
        <w:spacing w:line="480" w:lineRule="auto"/>
        <w:jc w:val="both"/>
      </w:pPr>
    </w:p>
    <w:p w14:paraId="3F962AC5" w14:textId="77777777" w:rsidR="005C5577" w:rsidRDefault="005C5577" w:rsidP="00633DB6">
      <w:pPr>
        <w:spacing w:line="480" w:lineRule="auto"/>
        <w:jc w:val="both"/>
      </w:pPr>
    </w:p>
    <w:p w14:paraId="7EF39B08" w14:textId="77777777" w:rsidR="005C5577" w:rsidRDefault="005C5577" w:rsidP="00633DB6">
      <w:pPr>
        <w:spacing w:line="480" w:lineRule="auto"/>
        <w:jc w:val="both"/>
      </w:pPr>
    </w:p>
    <w:p w14:paraId="628F8F72" w14:textId="77777777" w:rsidR="005C5577" w:rsidRDefault="005C5577" w:rsidP="00633DB6">
      <w:pPr>
        <w:spacing w:line="480" w:lineRule="auto"/>
        <w:jc w:val="both"/>
      </w:pPr>
    </w:p>
    <w:p w14:paraId="5DE415AA" w14:textId="121FF50D" w:rsidR="005C5577" w:rsidRDefault="005C5577" w:rsidP="00633DB6">
      <w:pPr>
        <w:spacing w:line="480" w:lineRule="auto"/>
        <w:jc w:val="both"/>
      </w:pPr>
      <w:r>
        <w:lastRenderedPageBreak/>
        <w:t>METHODS</w:t>
      </w:r>
    </w:p>
    <w:p w14:paraId="6291D6D5" w14:textId="394E0959" w:rsidR="005C5577" w:rsidRPr="00371BA9" w:rsidRDefault="005C5577" w:rsidP="00633DB6">
      <w:pPr>
        <w:spacing w:line="480" w:lineRule="auto"/>
        <w:jc w:val="both"/>
      </w:pPr>
      <w:r w:rsidRPr="00371BA9">
        <w:t xml:space="preserve">The current study is an extension of a previous larger study </w:t>
      </w:r>
      <w:r w:rsidRPr="00371BA9">
        <w:fldChar w:fldCharType="begin" w:fldLock="1"/>
      </w:r>
      <w:r>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Pr="00F17233">
        <w:rPr>
          <w:noProof/>
        </w:rPr>
        <w:t xml:space="preserve">(Arthington </w:t>
      </w:r>
      <w:r w:rsidRPr="00F17233">
        <w:rPr>
          <w:i/>
          <w:noProof/>
        </w:rPr>
        <w:t>et al.</w:t>
      </w:r>
      <w:r w:rsidRPr="00F17233">
        <w:rPr>
          <w:noProof/>
        </w:rPr>
        <w:t xml:space="preserve"> 2012)</w:t>
      </w:r>
      <w:r w:rsidRPr="00371BA9">
        <w:fldChar w:fldCharType="end"/>
      </w:r>
      <w:r>
        <w:t>; t</w:t>
      </w:r>
      <w:r w:rsidRPr="00371BA9">
        <w:t xml:space="preserve">he report describing the original study provides extensive detail not included here. Except where specified, all statistical analyses were performed using the R statistical programming environment </w:t>
      </w:r>
      <w:r w:rsidRPr="00371BA9">
        <w:fldChar w:fldCharType="begin" w:fldLock="1"/>
      </w:r>
      <w: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Pr="00371BA9">
        <w:fldChar w:fldCharType="separate"/>
      </w:r>
      <w:r w:rsidRPr="00633DB6">
        <w:rPr>
          <w:noProof/>
        </w:rPr>
        <w:t>(R Core Team 2015)</w:t>
      </w:r>
      <w:r w:rsidRPr="00371BA9">
        <w:fldChar w:fldCharType="end"/>
      </w:r>
      <w:r>
        <w:t>, and statistical significance was thresholded at alpha = 0.05.</w:t>
      </w:r>
    </w:p>
    <w:p w14:paraId="1C6A7293" w14:textId="77777777" w:rsidR="00466CD0" w:rsidRPr="00371BA9" w:rsidRDefault="00466CD0" w:rsidP="00633DB6">
      <w:pPr>
        <w:spacing w:line="480" w:lineRule="auto"/>
        <w:jc w:val="both"/>
      </w:pPr>
      <w:r w:rsidRPr="00371BA9">
        <w:rPr>
          <w:i/>
        </w:rPr>
        <w:t>Site selection and vegetation sampling</w:t>
      </w:r>
    </w:p>
    <w:p w14:paraId="3ABA3D15" w14:textId="00A748F5" w:rsidR="00466CD0" w:rsidRPr="00371BA9" w:rsidRDefault="00466CD0" w:rsidP="00633DB6">
      <w:pPr>
        <w:spacing w:line="48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00633DB6">
        <w:t>, but separated by at least 2 km</w:t>
      </w:r>
      <w:r w:rsidRPr="00371BA9">
        <w:t xml:space="preserv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633DB6">
      <w:pPr>
        <w:spacing w:line="48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macrochannel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633DB6">
      <w:pPr>
        <w:spacing w:line="480" w:lineRule="auto"/>
        <w:jc w:val="both"/>
        <w:rPr>
          <w:i/>
        </w:rPr>
      </w:pPr>
      <w:r w:rsidRPr="00371BA9">
        <w:rPr>
          <w:i/>
        </w:rPr>
        <w:t>Describing stream hydrology and quantifying flow regulation</w:t>
      </w:r>
    </w:p>
    <w:p w14:paraId="035BED7E" w14:textId="38C37EA7" w:rsidR="00466CD0" w:rsidRPr="00371BA9" w:rsidRDefault="00466CD0" w:rsidP="00633DB6">
      <w:pPr>
        <w:spacing w:line="480" w:lineRule="auto"/>
        <w:jc w:val="both"/>
        <w:rPr>
          <w:color w:val="92D050"/>
        </w:rPr>
      </w:pPr>
      <w:r w:rsidRPr="00371BA9">
        <w:lastRenderedPageBreak/>
        <w:t>Daily discharge data for each reach were obtained from Queensland</w:t>
      </w:r>
      <w:r w:rsidR="00103EC7">
        <w:t xml:space="preserve"> Government Department of Natural Resources and Mines</w:t>
      </w:r>
      <w:r w:rsidR="00020CEF">
        <w:t xml:space="preserve"> (DNRM)</w:t>
      </w:r>
      <w:r w:rsidR="00103EC7">
        <w:t xml:space="preserve"> Water Monitoring Data Portal</w:t>
      </w:r>
      <w:r w:rsidRPr="00371BA9">
        <w:t xml:space="preserve"> (</w:t>
      </w:r>
      <w:r w:rsidR="00DA29B4" w:rsidRPr="00DA29B4">
        <w:t>https://www.dnrm.qld.gov.au/water/water-monitoring-and-data/portal</w:t>
      </w:r>
      <w:r w:rsidRPr="00371BA9">
        <w:t>). Thirty five year time series spanning 1975 – 2009 were obtained where possible. Missing da</w:t>
      </w:r>
      <w:r w:rsidR="00103EC7">
        <w:t>ta were infilled using the Time</w:t>
      </w:r>
      <w:r w:rsidRPr="00371BA9">
        <w:t xml:space="preserve">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as truncated to exclude the periods where data was missing. The shortest remaining period (34 days) was infilled by linear interpolation. Flow data for one site (Obi Obi Creek at Kidaman) was obtained from Water Quality Accounting (Queensland </w:t>
      </w:r>
      <w:r w:rsidR="00020CEF">
        <w:t>DNRM</w:t>
      </w:r>
      <w:r w:rsidRPr="00371BA9">
        <w:t>) as modelled gauge data derived from a calibration model for the Mary River catchment.</w:t>
      </w:r>
    </w:p>
    <w:p w14:paraId="78B2ADA6" w14:textId="3E9C324C" w:rsidR="00466CD0" w:rsidRPr="00371BA9" w:rsidRDefault="00466CD0" w:rsidP="00633DB6">
      <w:pPr>
        <w:spacing w:line="480" w:lineRule="auto"/>
        <w:jc w:val="both"/>
        <w:rPr>
          <w:color w:val="FF0000"/>
        </w:rPr>
      </w:pPr>
      <w:r w:rsidRPr="00371BA9">
        <w:t xml:space="preserve">River Analysis Package was used to generate a set of 18 ecologically relevant hydrological metrics for each site, describing mean and interannual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633DB6">
      <w:pPr>
        <w:spacing w:line="48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 xml:space="preserve">(Simons, Podger &amp; Cooke </w:t>
      </w:r>
      <w:r w:rsidR="00F17233" w:rsidRPr="00F17233">
        <w:rPr>
          <w:noProof/>
        </w:rPr>
        <w:lastRenderedPageBreak/>
        <w:t>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633DB6">
      <w:pPr>
        <w:pStyle w:val="Caption"/>
        <w:keepNext/>
        <w:spacing w:line="480" w:lineRule="auto"/>
        <w:jc w:val="both"/>
        <w:rPr>
          <w:color w:val="auto"/>
          <w:sz w:val="22"/>
          <w:szCs w:val="22"/>
        </w:rPr>
      </w:pPr>
      <w:r w:rsidRPr="00371BA9">
        <w:rPr>
          <w:color w:val="auto"/>
          <w:sz w:val="22"/>
          <w:szCs w:val="22"/>
        </w:rPr>
        <w:t>Table 1. Hydrological variables used as metrics of fluvially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633DB6">
            <w:pPr>
              <w:spacing w:line="480"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633DB6">
            <w:pPr>
              <w:spacing w:line="480"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633DB6">
            <w:pPr>
              <w:spacing w:line="480"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633DB6">
            <w:pPr>
              <w:spacing w:line="480"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633DB6">
            <w:pPr>
              <w:spacing w:line="480"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633DB6">
            <w:pPr>
              <w:spacing w:line="480" w:lineRule="auto"/>
            </w:pPr>
            <w:r w:rsidRPr="00371BA9">
              <w:t>Mean magnitude of high spells*</w:t>
            </w:r>
          </w:p>
          <w:p w14:paraId="2E732F1C" w14:textId="77777777" w:rsidR="00466CD0" w:rsidRPr="00371BA9" w:rsidRDefault="00466CD0" w:rsidP="00633DB6">
            <w:pPr>
              <w:spacing w:line="480"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633DB6">
            <w:pPr>
              <w:spacing w:line="480" w:lineRule="auto"/>
            </w:pPr>
            <w:r w:rsidRPr="00371BA9">
              <w:t>HSPeak</w:t>
            </w:r>
          </w:p>
          <w:p w14:paraId="095D9C75" w14:textId="77777777" w:rsidR="00466CD0" w:rsidRPr="00371BA9" w:rsidRDefault="00466CD0" w:rsidP="00633DB6">
            <w:pPr>
              <w:spacing w:line="480" w:lineRule="auto"/>
            </w:pPr>
          </w:p>
          <w:p w14:paraId="6747EEB9" w14:textId="77777777" w:rsidR="00466CD0" w:rsidRPr="00371BA9" w:rsidRDefault="00466CD0" w:rsidP="00633DB6">
            <w:pPr>
              <w:spacing w:line="480" w:lineRule="auto"/>
            </w:pPr>
            <w:r w:rsidRPr="00371BA9">
              <w:t>LSPeak</w:t>
            </w:r>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633DB6">
            <w:pPr>
              <w:spacing w:line="480" w:lineRule="auto"/>
            </w:pPr>
            <w:r w:rsidRPr="00371BA9">
              <w:t>dimensionless</w:t>
            </w:r>
          </w:p>
          <w:p w14:paraId="43943A1C" w14:textId="77777777" w:rsidR="00466CD0" w:rsidRPr="00371BA9" w:rsidRDefault="00466CD0" w:rsidP="00633DB6">
            <w:pPr>
              <w:spacing w:line="480" w:lineRule="auto"/>
            </w:pPr>
          </w:p>
          <w:p w14:paraId="28860DC1"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633DB6">
            <w:pPr>
              <w:spacing w:line="480"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633DB6">
            <w:pPr>
              <w:spacing w:line="480"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HSPeak and LSPeak describes the mean magnitude of highest and lowest flows during high and low spells </w:t>
            </w:r>
            <w:r w:rsidRPr="00371BA9">
              <w:lastRenderedPageBreak/>
              <w:t>throu</w:t>
            </w:r>
            <w:r w:rsidR="006002E7">
              <w:t xml:space="preserve">ghout the record, respectively. </w:t>
            </w:r>
            <w:r w:rsidRPr="00371BA9">
              <w:t>MDFAnnHSNum and MDFAnnLSNum describe the mean annual frequency of high and low spells. HSMeanDur and LSMeanDur describe how long flow event</w:t>
            </w:r>
            <w:r w:rsidR="006002E7">
              <w:t>s</w:t>
            </w:r>
            <w:r w:rsidRPr="00371BA9">
              <w:t xml:space="preserve"> last.</w:t>
            </w:r>
            <w:r w:rsidR="006002E7">
              <w:t xml:space="preserve"> </w:t>
            </w:r>
          </w:p>
          <w:p w14:paraId="39CA66D3" w14:textId="12552DCA" w:rsidR="00466CD0" w:rsidRPr="00371BA9" w:rsidRDefault="00466CD0" w:rsidP="00633DB6">
            <w:pPr>
              <w:spacing w:line="480"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633DB6">
            <w:pPr>
              <w:spacing w:line="480" w:lineRule="auto"/>
            </w:pPr>
            <w:r w:rsidRPr="00371BA9">
              <w:t>CV of all years’ mean high spell magnitude</w:t>
            </w:r>
          </w:p>
          <w:p w14:paraId="176F7514" w14:textId="77777777" w:rsidR="00466CD0" w:rsidRPr="00371BA9" w:rsidRDefault="00466CD0" w:rsidP="00633DB6">
            <w:pPr>
              <w:spacing w:line="480"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633DB6">
            <w:pPr>
              <w:spacing w:line="480" w:lineRule="auto"/>
            </w:pPr>
            <w:r w:rsidRPr="00371BA9">
              <w:t>CVAnnHSPeak</w:t>
            </w:r>
          </w:p>
          <w:p w14:paraId="404C44C3" w14:textId="77777777" w:rsidR="00466CD0" w:rsidRPr="00371BA9" w:rsidRDefault="00466CD0" w:rsidP="00633DB6">
            <w:pPr>
              <w:spacing w:line="480" w:lineRule="auto"/>
            </w:pPr>
          </w:p>
          <w:p w14:paraId="48F6D01F" w14:textId="77777777" w:rsidR="00466CD0" w:rsidRPr="00371BA9" w:rsidRDefault="00466CD0" w:rsidP="00633DB6">
            <w:pPr>
              <w:spacing w:line="480" w:lineRule="auto"/>
            </w:pPr>
            <w:r w:rsidRPr="00371BA9">
              <w:t>CVAnnLSPeak</w:t>
            </w:r>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633DB6">
            <w:pPr>
              <w:spacing w:line="480" w:lineRule="auto"/>
            </w:pPr>
            <w:r w:rsidRPr="00371BA9">
              <w:t>dimensionless</w:t>
            </w:r>
          </w:p>
          <w:p w14:paraId="38BF1FB7" w14:textId="77777777" w:rsidR="00466CD0" w:rsidRPr="00371BA9" w:rsidRDefault="00466CD0" w:rsidP="00633DB6">
            <w:pPr>
              <w:spacing w:line="480" w:lineRule="auto"/>
            </w:pPr>
          </w:p>
          <w:p w14:paraId="1730868D" w14:textId="77777777" w:rsidR="00466CD0" w:rsidRPr="00371BA9" w:rsidRDefault="00466CD0" w:rsidP="00633DB6">
            <w:pPr>
              <w:spacing w:line="480" w:lineRule="auto"/>
            </w:pPr>
            <w:r w:rsidRPr="00371BA9">
              <w:t>dimensionless</w:t>
            </w:r>
          </w:p>
          <w:p w14:paraId="3BA6853F" w14:textId="77777777" w:rsidR="00466CD0" w:rsidRPr="00371BA9" w:rsidRDefault="00466CD0" w:rsidP="00633DB6">
            <w:pPr>
              <w:spacing w:line="480" w:lineRule="auto"/>
            </w:pPr>
          </w:p>
        </w:tc>
        <w:tc>
          <w:tcPr>
            <w:tcW w:w="3351" w:type="dxa"/>
            <w:vMerge/>
            <w:tcBorders>
              <w:left w:val="single" w:sz="4" w:space="0" w:color="auto"/>
            </w:tcBorders>
          </w:tcPr>
          <w:p w14:paraId="7E529A4C" w14:textId="77777777" w:rsidR="00466CD0" w:rsidRPr="00371BA9" w:rsidRDefault="00466CD0" w:rsidP="00633DB6">
            <w:pPr>
              <w:spacing w:line="480"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633DB6">
            <w:pPr>
              <w:spacing w:line="480" w:lineRule="auto"/>
            </w:pPr>
            <w:r w:rsidRPr="00371BA9">
              <w:t>Mean of all years’ number of high spells</w:t>
            </w:r>
          </w:p>
          <w:p w14:paraId="2B1A8241" w14:textId="77777777" w:rsidR="00466CD0" w:rsidRPr="00371BA9" w:rsidRDefault="00466CD0" w:rsidP="00633DB6">
            <w:pPr>
              <w:spacing w:line="480"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633DB6">
            <w:pPr>
              <w:spacing w:line="480" w:lineRule="auto"/>
            </w:pPr>
            <w:r w:rsidRPr="00371BA9">
              <w:t>MDFAnnHSNum</w:t>
            </w:r>
          </w:p>
          <w:p w14:paraId="3054112E" w14:textId="77777777" w:rsidR="00466CD0" w:rsidRPr="00371BA9" w:rsidRDefault="00466CD0" w:rsidP="00633DB6">
            <w:pPr>
              <w:spacing w:line="480" w:lineRule="auto"/>
            </w:pPr>
          </w:p>
          <w:p w14:paraId="2423F1D9" w14:textId="77777777" w:rsidR="00466CD0" w:rsidRPr="00371BA9" w:rsidRDefault="00466CD0" w:rsidP="00633DB6">
            <w:pPr>
              <w:spacing w:line="480" w:lineRule="auto"/>
            </w:pPr>
            <w:r w:rsidRPr="00371BA9">
              <w:t>MDFAnnLSNum</w:t>
            </w:r>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633DB6">
            <w:pPr>
              <w:spacing w:line="480" w:lineRule="auto"/>
              <w:rPr>
                <w:vertAlign w:val="superscript"/>
              </w:rPr>
            </w:pPr>
            <w:r w:rsidRPr="00371BA9">
              <w:t>year</w:t>
            </w:r>
            <w:r w:rsidRPr="00371BA9">
              <w:rPr>
                <w:vertAlign w:val="superscript"/>
              </w:rPr>
              <w:t>-1</w:t>
            </w:r>
          </w:p>
          <w:p w14:paraId="693D5665" w14:textId="77777777" w:rsidR="00466CD0" w:rsidRPr="00371BA9" w:rsidRDefault="00466CD0" w:rsidP="00633DB6">
            <w:pPr>
              <w:spacing w:line="480" w:lineRule="auto"/>
              <w:rPr>
                <w:vertAlign w:val="superscript"/>
              </w:rPr>
            </w:pPr>
          </w:p>
          <w:p w14:paraId="71284E62" w14:textId="77777777" w:rsidR="00466CD0" w:rsidRPr="00371BA9" w:rsidRDefault="00466CD0" w:rsidP="00633DB6">
            <w:pPr>
              <w:spacing w:line="480"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633DB6">
            <w:pPr>
              <w:spacing w:line="480"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633DB6">
            <w:pPr>
              <w:spacing w:line="480" w:lineRule="auto"/>
            </w:pPr>
            <w:r w:rsidRPr="00371BA9">
              <w:t>CV of all years’ number of high spells</w:t>
            </w:r>
          </w:p>
          <w:p w14:paraId="517E2A67" w14:textId="77777777" w:rsidR="00466CD0" w:rsidRPr="00371BA9" w:rsidRDefault="00466CD0" w:rsidP="00633DB6">
            <w:pPr>
              <w:spacing w:line="480" w:lineRule="auto"/>
            </w:pPr>
            <w:r w:rsidRPr="00371BA9">
              <w:lastRenderedPageBreak/>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633DB6">
            <w:pPr>
              <w:spacing w:line="480" w:lineRule="auto"/>
            </w:pPr>
            <w:r w:rsidRPr="00371BA9">
              <w:lastRenderedPageBreak/>
              <w:t>CVAnnHSNum</w:t>
            </w:r>
          </w:p>
          <w:p w14:paraId="201316D5" w14:textId="77777777" w:rsidR="00466CD0" w:rsidRPr="00371BA9" w:rsidRDefault="00466CD0" w:rsidP="00633DB6">
            <w:pPr>
              <w:spacing w:line="480" w:lineRule="auto"/>
            </w:pPr>
          </w:p>
          <w:p w14:paraId="175FAE8A" w14:textId="77777777" w:rsidR="00466CD0" w:rsidRPr="00371BA9" w:rsidRDefault="00466CD0" w:rsidP="00633DB6">
            <w:pPr>
              <w:spacing w:line="480" w:lineRule="auto"/>
            </w:pPr>
            <w:r w:rsidRPr="00371BA9">
              <w:t>CVAnnLSNum</w:t>
            </w:r>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633DB6">
            <w:pPr>
              <w:spacing w:line="480" w:lineRule="auto"/>
            </w:pPr>
            <w:r w:rsidRPr="00371BA9">
              <w:t>dimensionless</w:t>
            </w:r>
          </w:p>
          <w:p w14:paraId="3E030205" w14:textId="77777777" w:rsidR="00466CD0" w:rsidRPr="00371BA9" w:rsidRDefault="00466CD0" w:rsidP="00633DB6">
            <w:pPr>
              <w:spacing w:line="480" w:lineRule="auto"/>
            </w:pPr>
          </w:p>
          <w:p w14:paraId="147153BC" w14:textId="77777777" w:rsidR="00466CD0" w:rsidRPr="00371BA9" w:rsidRDefault="00466CD0" w:rsidP="00633DB6">
            <w:pPr>
              <w:spacing w:line="480" w:lineRule="auto"/>
            </w:pPr>
            <w:r w:rsidRPr="00371BA9">
              <w:t>dimensionless</w:t>
            </w:r>
          </w:p>
        </w:tc>
        <w:tc>
          <w:tcPr>
            <w:tcW w:w="3351" w:type="dxa"/>
            <w:vMerge/>
            <w:tcBorders>
              <w:left w:val="single" w:sz="4" w:space="0" w:color="auto"/>
            </w:tcBorders>
          </w:tcPr>
          <w:p w14:paraId="5AA60593" w14:textId="77777777" w:rsidR="00466CD0" w:rsidRPr="00371BA9" w:rsidRDefault="00466CD0" w:rsidP="00633DB6">
            <w:pPr>
              <w:spacing w:line="480"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633DB6">
            <w:pPr>
              <w:spacing w:line="480" w:lineRule="auto"/>
            </w:pPr>
            <w:r w:rsidRPr="00371BA9">
              <w:lastRenderedPageBreak/>
              <w:t>High spell mean duration</w:t>
            </w:r>
          </w:p>
          <w:p w14:paraId="79230A38" w14:textId="77777777" w:rsidR="00466CD0" w:rsidRPr="00371BA9" w:rsidRDefault="00466CD0" w:rsidP="00633DB6">
            <w:pPr>
              <w:spacing w:line="480"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633DB6">
            <w:pPr>
              <w:spacing w:line="480" w:lineRule="auto"/>
            </w:pPr>
            <w:r w:rsidRPr="00371BA9">
              <w:t>HSMeanDur</w:t>
            </w:r>
          </w:p>
          <w:p w14:paraId="103973E2" w14:textId="77777777" w:rsidR="00466CD0" w:rsidRPr="00371BA9" w:rsidRDefault="00466CD0" w:rsidP="00633DB6">
            <w:pPr>
              <w:spacing w:line="480" w:lineRule="auto"/>
            </w:pPr>
          </w:p>
          <w:p w14:paraId="071F6EFC" w14:textId="77777777" w:rsidR="00466CD0" w:rsidRPr="00371BA9" w:rsidRDefault="00466CD0" w:rsidP="00633DB6">
            <w:pPr>
              <w:spacing w:line="480" w:lineRule="auto"/>
            </w:pPr>
            <w:r w:rsidRPr="00371BA9">
              <w:t>LSMeanDur</w:t>
            </w:r>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633DB6">
            <w:pPr>
              <w:spacing w:line="480" w:lineRule="auto"/>
            </w:pPr>
            <w:r w:rsidRPr="00371BA9">
              <w:t>days</w:t>
            </w:r>
          </w:p>
          <w:p w14:paraId="58800A62" w14:textId="77777777" w:rsidR="00466CD0" w:rsidRPr="00371BA9" w:rsidRDefault="00466CD0" w:rsidP="00633DB6">
            <w:pPr>
              <w:spacing w:line="480" w:lineRule="auto"/>
            </w:pPr>
          </w:p>
          <w:p w14:paraId="431B431E" w14:textId="77777777" w:rsidR="00466CD0" w:rsidRPr="00371BA9" w:rsidRDefault="00466CD0" w:rsidP="00633DB6">
            <w:pPr>
              <w:spacing w:line="480" w:lineRule="auto"/>
            </w:pPr>
            <w:r w:rsidRPr="00371BA9">
              <w:t>days</w:t>
            </w:r>
          </w:p>
        </w:tc>
        <w:tc>
          <w:tcPr>
            <w:tcW w:w="3351" w:type="dxa"/>
            <w:vMerge/>
            <w:tcBorders>
              <w:left w:val="single" w:sz="4" w:space="0" w:color="auto"/>
            </w:tcBorders>
          </w:tcPr>
          <w:p w14:paraId="07EAB6DC" w14:textId="77777777" w:rsidR="00466CD0" w:rsidRPr="00371BA9" w:rsidRDefault="00466CD0" w:rsidP="00633DB6">
            <w:pPr>
              <w:spacing w:line="480"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633DB6">
            <w:pPr>
              <w:spacing w:line="480" w:lineRule="auto"/>
            </w:pPr>
            <w:r w:rsidRPr="00371BA9">
              <w:t>CV of all years’ high spell mean duration</w:t>
            </w:r>
          </w:p>
          <w:p w14:paraId="4527158E" w14:textId="77777777" w:rsidR="00466CD0" w:rsidRPr="00371BA9" w:rsidRDefault="00466CD0" w:rsidP="00633DB6">
            <w:pPr>
              <w:spacing w:line="480"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633DB6">
            <w:pPr>
              <w:spacing w:line="480" w:lineRule="auto"/>
            </w:pPr>
            <w:r w:rsidRPr="00371BA9">
              <w:t>HSMeanDur</w:t>
            </w:r>
          </w:p>
          <w:p w14:paraId="58184717" w14:textId="77777777" w:rsidR="00466CD0" w:rsidRPr="00371BA9" w:rsidRDefault="00466CD0" w:rsidP="00633DB6">
            <w:pPr>
              <w:spacing w:line="480" w:lineRule="auto"/>
            </w:pPr>
          </w:p>
          <w:p w14:paraId="366C1060" w14:textId="77777777" w:rsidR="00466CD0" w:rsidRPr="00371BA9" w:rsidRDefault="00466CD0" w:rsidP="00633DB6">
            <w:pPr>
              <w:spacing w:line="480" w:lineRule="auto"/>
            </w:pPr>
            <w:r w:rsidRPr="00371BA9">
              <w:t>LSMeanDur</w:t>
            </w:r>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633DB6">
            <w:pPr>
              <w:spacing w:line="480" w:lineRule="auto"/>
            </w:pPr>
            <w:r w:rsidRPr="00371BA9">
              <w:t>dimensionless</w:t>
            </w:r>
          </w:p>
          <w:p w14:paraId="73190914" w14:textId="77777777" w:rsidR="00466CD0" w:rsidRPr="00371BA9" w:rsidRDefault="00466CD0" w:rsidP="00633DB6">
            <w:pPr>
              <w:spacing w:line="480" w:lineRule="auto"/>
            </w:pPr>
          </w:p>
          <w:p w14:paraId="227E3D21"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633DB6">
            <w:pPr>
              <w:spacing w:line="480"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633DB6">
            <w:pPr>
              <w:spacing w:line="480" w:lineRule="auto"/>
              <w:rPr>
                <w:i/>
              </w:rPr>
            </w:pPr>
            <w:r w:rsidRPr="00371BA9">
              <w:rPr>
                <w:i/>
              </w:rPr>
              <w:t>Baseflow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633DB6">
            <w:pPr>
              <w:spacing w:line="480" w:lineRule="auto"/>
            </w:pPr>
            <w:r w:rsidRPr="00371BA9">
              <w:t>Baseflow index</w:t>
            </w:r>
          </w:p>
          <w:p w14:paraId="7E95EBBB" w14:textId="77777777" w:rsidR="00466CD0" w:rsidRPr="00371BA9" w:rsidRDefault="00466CD0" w:rsidP="00633DB6">
            <w:pPr>
              <w:spacing w:line="480" w:lineRule="auto"/>
            </w:pPr>
            <w:r w:rsidRPr="00371BA9">
              <w:t>CV of all year’s baseflow index</w:t>
            </w:r>
          </w:p>
        </w:tc>
        <w:tc>
          <w:tcPr>
            <w:tcW w:w="1902" w:type="dxa"/>
            <w:tcBorders>
              <w:top w:val="nil"/>
              <w:left w:val="single" w:sz="4" w:space="0" w:color="auto"/>
              <w:right w:val="single" w:sz="4" w:space="0" w:color="auto"/>
            </w:tcBorders>
          </w:tcPr>
          <w:p w14:paraId="588160F0" w14:textId="77777777" w:rsidR="00466CD0" w:rsidRPr="00371BA9" w:rsidRDefault="00466CD0" w:rsidP="00633DB6">
            <w:pPr>
              <w:spacing w:line="480" w:lineRule="auto"/>
            </w:pPr>
            <w:r w:rsidRPr="00371BA9">
              <w:t>BFI</w:t>
            </w:r>
          </w:p>
          <w:p w14:paraId="7670C8B3" w14:textId="77777777" w:rsidR="00466CD0" w:rsidRPr="00371BA9" w:rsidRDefault="00466CD0" w:rsidP="00633DB6">
            <w:pPr>
              <w:spacing w:line="480" w:lineRule="auto"/>
            </w:pPr>
            <w:r w:rsidRPr="00371BA9">
              <w:t>CVAnnBFI</w:t>
            </w:r>
          </w:p>
        </w:tc>
        <w:tc>
          <w:tcPr>
            <w:tcW w:w="1559" w:type="dxa"/>
            <w:tcBorders>
              <w:top w:val="nil"/>
              <w:left w:val="single" w:sz="4" w:space="0" w:color="auto"/>
              <w:right w:val="single" w:sz="4" w:space="0" w:color="auto"/>
            </w:tcBorders>
          </w:tcPr>
          <w:p w14:paraId="5FD08259" w14:textId="77777777" w:rsidR="00466CD0" w:rsidRPr="00371BA9" w:rsidRDefault="00466CD0" w:rsidP="00633DB6">
            <w:pPr>
              <w:spacing w:line="480" w:lineRule="auto"/>
            </w:pPr>
            <w:r w:rsidRPr="00371BA9">
              <w:t>dimensionless</w:t>
            </w:r>
          </w:p>
          <w:p w14:paraId="5D256BF8" w14:textId="77777777" w:rsidR="00466CD0" w:rsidRPr="00371BA9" w:rsidRDefault="00466CD0" w:rsidP="00633DB6">
            <w:pPr>
              <w:spacing w:line="480" w:lineRule="auto"/>
            </w:pPr>
            <w:r w:rsidRPr="00371BA9">
              <w:t>dimensionless</w:t>
            </w:r>
          </w:p>
        </w:tc>
        <w:tc>
          <w:tcPr>
            <w:tcW w:w="3351" w:type="dxa"/>
            <w:tcBorders>
              <w:left w:val="single" w:sz="4" w:space="0" w:color="auto"/>
            </w:tcBorders>
          </w:tcPr>
          <w:p w14:paraId="7FABE88D" w14:textId="29BA185F" w:rsidR="00466CD0" w:rsidRPr="00371BA9" w:rsidRDefault="00466CD0" w:rsidP="00633DB6">
            <w:pPr>
              <w:spacing w:line="480" w:lineRule="auto"/>
            </w:pPr>
            <w:r w:rsidRPr="00371BA9">
              <w:t>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w:t>
            </w:r>
            <w:r w:rsidR="000A6C14">
              <w:t xml:space="preserve"> Thus higher baseflow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633DB6">
            <w:pPr>
              <w:spacing w:line="480" w:lineRule="auto"/>
            </w:pPr>
            <w:r w:rsidRPr="00371BA9">
              <w:rPr>
                <w:i/>
              </w:rPr>
              <w:lastRenderedPageBreak/>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633DB6">
            <w:pPr>
              <w:spacing w:line="480"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633DB6">
            <w:pPr>
              <w:spacing w:line="480" w:lineRule="auto"/>
            </w:pPr>
            <w:r w:rsidRPr="00371BA9">
              <w:t>C_MinM</w:t>
            </w:r>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633DB6">
            <w:pPr>
              <w:spacing w:line="480"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633DB6">
            <w:pPr>
              <w:spacing w:line="480" w:lineRule="auto"/>
            </w:pPr>
            <w:r w:rsidRPr="00371BA9">
              <w:rPr>
                <w:iCs/>
              </w:rPr>
              <w:t>Constancy</w:t>
            </w:r>
            <w:r w:rsidRPr="00371BA9">
              <w:t xml:space="preserve"> (C) measures uniformity of flow across seasons, and is maximised when flow conditions do not differ between seasons. </w:t>
            </w:r>
            <w:r w:rsidRPr="00371BA9">
              <w:rPr>
                <w:iCs/>
              </w:rPr>
              <w:t>Contingency (M)</w:t>
            </w:r>
            <w:r w:rsidRPr="00371BA9">
              <w:t xml:space="preserve"> is a measure of interannual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633DB6">
            <w:pPr>
              <w:spacing w:line="480"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633DB6">
            <w:pPr>
              <w:spacing w:line="480" w:lineRule="auto"/>
            </w:pPr>
            <w:r w:rsidRPr="00371BA9">
              <w:t>M_MinM</w:t>
            </w:r>
          </w:p>
        </w:tc>
        <w:tc>
          <w:tcPr>
            <w:tcW w:w="1559" w:type="dxa"/>
            <w:tcBorders>
              <w:left w:val="single" w:sz="4" w:space="0" w:color="auto"/>
              <w:right w:val="single" w:sz="4" w:space="0" w:color="auto"/>
            </w:tcBorders>
          </w:tcPr>
          <w:p w14:paraId="3D8ED423" w14:textId="70DD5465" w:rsidR="00466CD0" w:rsidRPr="00371BA9" w:rsidRDefault="005C63D9" w:rsidP="00633DB6">
            <w:pPr>
              <w:spacing w:line="480"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633DB6">
            <w:pPr>
              <w:spacing w:line="480"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633DB6">
            <w:pPr>
              <w:spacing w:line="480" w:lineRule="auto"/>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633DB6">
            <w:pPr>
              <w:spacing w:line="480" w:lineRule="auto"/>
            </w:pPr>
            <w:r w:rsidRPr="00371BA9">
              <w:t>C_MaxM</w:t>
            </w:r>
          </w:p>
        </w:tc>
        <w:tc>
          <w:tcPr>
            <w:tcW w:w="1559" w:type="dxa"/>
            <w:tcBorders>
              <w:left w:val="single" w:sz="4" w:space="0" w:color="auto"/>
              <w:right w:val="single" w:sz="4" w:space="0" w:color="auto"/>
            </w:tcBorders>
          </w:tcPr>
          <w:p w14:paraId="0BA3328C" w14:textId="07A588E6" w:rsidR="00466CD0" w:rsidRPr="00371BA9" w:rsidRDefault="000A6C14" w:rsidP="00633DB6">
            <w:pPr>
              <w:spacing w:line="480"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633DB6">
            <w:pPr>
              <w:spacing w:line="480"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633DB6">
            <w:pPr>
              <w:spacing w:line="480" w:lineRule="auto"/>
            </w:pPr>
            <w:r w:rsidRPr="00371BA9">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633DB6">
            <w:pPr>
              <w:spacing w:line="480" w:lineRule="auto"/>
            </w:pPr>
            <w:r w:rsidRPr="00371BA9">
              <w:t>M_MaxM</w:t>
            </w:r>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633DB6">
            <w:pPr>
              <w:spacing w:line="480"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633DB6">
            <w:pPr>
              <w:spacing w:line="480" w:lineRule="auto"/>
              <w:rPr>
                <w:i/>
              </w:rPr>
            </w:pPr>
            <w:r w:rsidRPr="00371BA9">
              <w:rPr>
                <w:i/>
              </w:rPr>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633DB6">
            <w:pPr>
              <w:spacing w:line="480"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633DB6">
            <w:pPr>
              <w:spacing w:line="480"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633DB6">
            <w:pPr>
              <w:spacing w:line="480"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633DB6">
            <w:pPr>
              <w:spacing w:line="480"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633DB6">
            <w:pPr>
              <w:spacing w:line="480" w:lineRule="auto"/>
              <w:jc w:val="both"/>
            </w:pPr>
            <w:r w:rsidRPr="00371BA9">
              <w:lastRenderedPageBreak/>
              <w:t>Average mean daily dry season flow *</w:t>
            </w:r>
          </w:p>
          <w:p w14:paraId="77780C3A" w14:textId="77777777" w:rsidR="00466CD0" w:rsidRPr="00371BA9" w:rsidRDefault="00466CD0" w:rsidP="00633DB6">
            <w:pPr>
              <w:spacing w:line="480"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633DB6">
            <w:pPr>
              <w:spacing w:line="480" w:lineRule="auto"/>
              <w:jc w:val="both"/>
            </w:pPr>
            <w:r w:rsidRPr="00371BA9">
              <w:t>MDFMDFDry</w:t>
            </w:r>
          </w:p>
          <w:p w14:paraId="0CA9A4C3" w14:textId="77777777" w:rsidR="00466CD0" w:rsidRPr="00371BA9" w:rsidRDefault="00466CD0" w:rsidP="00633DB6">
            <w:pPr>
              <w:spacing w:line="480" w:lineRule="auto"/>
              <w:jc w:val="both"/>
            </w:pPr>
          </w:p>
          <w:p w14:paraId="6322919F" w14:textId="77777777" w:rsidR="00466CD0" w:rsidRPr="00371BA9" w:rsidRDefault="00466CD0" w:rsidP="00633DB6">
            <w:pPr>
              <w:spacing w:line="480" w:lineRule="auto"/>
              <w:jc w:val="both"/>
            </w:pPr>
            <w:r w:rsidRPr="00371BA9">
              <w:t>MDFMDFWet</w:t>
            </w:r>
          </w:p>
        </w:tc>
        <w:tc>
          <w:tcPr>
            <w:tcW w:w="1559" w:type="dxa"/>
            <w:tcBorders>
              <w:left w:val="single" w:sz="4" w:space="0" w:color="auto"/>
              <w:right w:val="single" w:sz="4" w:space="0" w:color="auto"/>
            </w:tcBorders>
          </w:tcPr>
          <w:p w14:paraId="40397739" w14:textId="77777777" w:rsidR="00466CD0" w:rsidRPr="00371BA9" w:rsidRDefault="00466CD0" w:rsidP="00633DB6">
            <w:pPr>
              <w:spacing w:line="480" w:lineRule="auto"/>
              <w:jc w:val="both"/>
            </w:pPr>
            <w:r w:rsidRPr="00371BA9">
              <w:t>dimensionless</w:t>
            </w:r>
          </w:p>
          <w:p w14:paraId="779FA636" w14:textId="77777777" w:rsidR="00466CD0" w:rsidRPr="00371BA9" w:rsidRDefault="00466CD0" w:rsidP="00633DB6">
            <w:pPr>
              <w:spacing w:line="480" w:lineRule="auto"/>
              <w:jc w:val="both"/>
            </w:pPr>
          </w:p>
          <w:p w14:paraId="42B86405"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633DB6">
            <w:pPr>
              <w:spacing w:line="480"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633DB6">
            <w:pPr>
              <w:spacing w:line="480" w:lineRule="auto"/>
              <w:jc w:val="both"/>
            </w:pPr>
            <w:r w:rsidRPr="00371BA9">
              <w:lastRenderedPageBreak/>
              <w:t>CV of mean daily dry season flow</w:t>
            </w:r>
          </w:p>
          <w:p w14:paraId="014F0C7F" w14:textId="77777777" w:rsidR="00466CD0" w:rsidRPr="00371BA9" w:rsidRDefault="00466CD0" w:rsidP="00633DB6">
            <w:pPr>
              <w:spacing w:line="480"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633DB6">
            <w:pPr>
              <w:spacing w:line="480" w:lineRule="auto"/>
              <w:jc w:val="both"/>
            </w:pPr>
            <w:r w:rsidRPr="00371BA9">
              <w:t>CVMDFDry</w:t>
            </w:r>
          </w:p>
          <w:p w14:paraId="7F1DD8F3" w14:textId="77777777" w:rsidR="00466CD0" w:rsidRPr="00371BA9" w:rsidRDefault="00466CD0" w:rsidP="00633DB6">
            <w:pPr>
              <w:spacing w:line="480" w:lineRule="auto"/>
              <w:jc w:val="both"/>
            </w:pPr>
          </w:p>
          <w:p w14:paraId="3718EB19" w14:textId="77777777" w:rsidR="00466CD0" w:rsidRPr="00371BA9" w:rsidRDefault="00466CD0" w:rsidP="00633DB6">
            <w:pPr>
              <w:spacing w:line="480" w:lineRule="auto"/>
              <w:jc w:val="both"/>
            </w:pPr>
            <w:r w:rsidRPr="00371BA9">
              <w:t>CVMDFWet</w:t>
            </w:r>
          </w:p>
        </w:tc>
        <w:tc>
          <w:tcPr>
            <w:tcW w:w="1559" w:type="dxa"/>
            <w:tcBorders>
              <w:left w:val="single" w:sz="4" w:space="0" w:color="auto"/>
              <w:right w:val="single" w:sz="4" w:space="0" w:color="auto"/>
            </w:tcBorders>
          </w:tcPr>
          <w:p w14:paraId="51FFEBA2" w14:textId="77777777" w:rsidR="00466CD0" w:rsidRPr="00371BA9" w:rsidRDefault="00466CD0" w:rsidP="00633DB6">
            <w:pPr>
              <w:spacing w:line="480" w:lineRule="auto"/>
              <w:jc w:val="both"/>
            </w:pPr>
            <w:r w:rsidRPr="00371BA9">
              <w:t>dimensionless</w:t>
            </w:r>
          </w:p>
          <w:p w14:paraId="61FF7F9D" w14:textId="77777777" w:rsidR="00466CD0" w:rsidRPr="00371BA9" w:rsidRDefault="00466CD0" w:rsidP="00633DB6">
            <w:pPr>
              <w:spacing w:line="480" w:lineRule="auto"/>
              <w:jc w:val="both"/>
            </w:pPr>
          </w:p>
          <w:p w14:paraId="21CF9B1B"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633DB6">
            <w:pPr>
              <w:spacing w:line="480" w:lineRule="auto"/>
              <w:jc w:val="both"/>
            </w:pPr>
          </w:p>
        </w:tc>
      </w:tr>
    </w:tbl>
    <w:p w14:paraId="4E4AEDD5" w14:textId="77777777" w:rsidR="00466CD0" w:rsidRPr="00371BA9" w:rsidRDefault="00466CD0" w:rsidP="00633DB6">
      <w:pPr>
        <w:spacing w:line="480" w:lineRule="auto"/>
        <w:jc w:val="both"/>
      </w:pPr>
    </w:p>
    <w:p w14:paraId="2B92E4F7" w14:textId="77777777" w:rsidR="00466CD0" w:rsidRPr="00371BA9" w:rsidRDefault="00466CD0" w:rsidP="00633DB6">
      <w:pPr>
        <w:spacing w:line="480" w:lineRule="auto"/>
        <w:jc w:val="both"/>
      </w:pPr>
      <w:r w:rsidRPr="00371BA9">
        <w:rPr>
          <w:i/>
        </w:rPr>
        <w:t>Other environmental variables</w:t>
      </w:r>
    </w:p>
    <w:p w14:paraId="3D669060" w14:textId="4A521745" w:rsidR="00466CD0" w:rsidRPr="00371BA9" w:rsidRDefault="00466CD0" w:rsidP="00633DB6">
      <w:pPr>
        <w:spacing w:line="48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w:t>
      </w:r>
      <w:r w:rsidRPr="00371BA9">
        <w:lastRenderedPageBreak/>
        <w:t xml:space="preserve">industrial uses). We then used inverse distance weighting to weight each land use according to its proximity to the stream, following Petersen et al. (2010). </w:t>
      </w:r>
    </w:p>
    <w:p w14:paraId="22BD9901" w14:textId="32B97219" w:rsidR="00466CD0" w:rsidRPr="00371BA9" w:rsidRDefault="00466CD0" w:rsidP="00633DB6">
      <w:pPr>
        <w:spacing w:line="480" w:lineRule="auto"/>
        <w:jc w:val="both"/>
      </w:pPr>
      <w:r w:rsidRPr="00371BA9">
        <w:t xml:space="preserve">Climate data were obtained from eMast/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47740BB3" w:rsidR="00466CD0" w:rsidRPr="00371BA9" w:rsidRDefault="008C260F" w:rsidP="00633DB6">
      <w:pPr>
        <w:spacing w:line="480" w:lineRule="auto"/>
        <w:jc w:val="both"/>
      </w:pPr>
      <w:r>
        <w:rPr>
          <w:i/>
        </w:rPr>
        <w:t>Trait selection and dataset a</w:t>
      </w:r>
      <w:r w:rsidR="00466CD0" w:rsidRPr="00371BA9">
        <w:rPr>
          <w:i/>
        </w:rPr>
        <w:t>ssembly</w:t>
      </w:r>
      <w:r w:rsidR="00466CD0" w:rsidRPr="00371BA9">
        <w:rPr>
          <w:i/>
        </w:rPr>
        <w:tab/>
      </w:r>
    </w:p>
    <w:p w14:paraId="422FF9A0" w14:textId="0E6CD8EE" w:rsidR="00466CD0" w:rsidRDefault="00466CD0" w:rsidP="00633DB6">
      <w:pPr>
        <w:shd w:val="clear" w:color="auto" w:fill="FFFFFF"/>
        <w:spacing w:after="0" w:line="48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r w:rsidRPr="00371BA9">
        <w:rPr>
          <w:i/>
        </w:rPr>
        <w:t>missForest</w:t>
      </w:r>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0"/>
      <w:r w:rsidRPr="00371BA9">
        <w:rPr>
          <w:highlight w:val="yellow"/>
        </w:rPr>
        <w:t>Supporting Information</w:t>
      </w:r>
      <w:r w:rsidRPr="00371BA9">
        <w:t xml:space="preserve"> S1.</w:t>
      </w:r>
      <w:commentRangeEnd w:id="0"/>
      <w:r w:rsidRPr="00371BA9">
        <w:rPr>
          <w:rStyle w:val="CommentReference"/>
          <w:sz w:val="22"/>
          <w:szCs w:val="22"/>
        </w:rPr>
        <w:commentReference w:id="0"/>
      </w:r>
    </w:p>
    <w:p w14:paraId="2AD1A619" w14:textId="77777777" w:rsidR="005C63D9" w:rsidRPr="00371BA9" w:rsidRDefault="005C63D9" w:rsidP="00633DB6">
      <w:pPr>
        <w:shd w:val="clear" w:color="auto" w:fill="FFFFFF"/>
        <w:spacing w:after="0" w:line="480" w:lineRule="auto"/>
        <w:jc w:val="both"/>
      </w:pPr>
    </w:p>
    <w:p w14:paraId="4588546E" w14:textId="58C99A24" w:rsidR="00466CD0" w:rsidRPr="00371BA9" w:rsidRDefault="00466CD0" w:rsidP="00633DB6">
      <w:pPr>
        <w:pStyle w:val="Caption"/>
        <w:keepNext/>
        <w:spacing w:line="48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633DB6">
            <w:pPr>
              <w:spacing w:line="480" w:lineRule="auto"/>
              <w:rPr>
                <w:b/>
              </w:rPr>
            </w:pPr>
            <w:r w:rsidRPr="00371BA9">
              <w:rPr>
                <w:b/>
              </w:rPr>
              <w:t>Trait</w:t>
            </w:r>
          </w:p>
        </w:tc>
        <w:tc>
          <w:tcPr>
            <w:tcW w:w="2254" w:type="dxa"/>
          </w:tcPr>
          <w:p w14:paraId="37127B14" w14:textId="77777777" w:rsidR="00466CD0" w:rsidRPr="00371BA9" w:rsidRDefault="00466CD0" w:rsidP="00633DB6">
            <w:pPr>
              <w:spacing w:line="480" w:lineRule="auto"/>
              <w:rPr>
                <w:b/>
              </w:rPr>
            </w:pPr>
            <w:r w:rsidRPr="00371BA9">
              <w:rPr>
                <w:b/>
              </w:rPr>
              <w:t>Definition</w:t>
            </w:r>
          </w:p>
        </w:tc>
        <w:tc>
          <w:tcPr>
            <w:tcW w:w="2254" w:type="dxa"/>
          </w:tcPr>
          <w:p w14:paraId="5B088F72" w14:textId="77777777" w:rsidR="00466CD0" w:rsidRPr="00371BA9" w:rsidRDefault="00466CD0" w:rsidP="00633DB6">
            <w:pPr>
              <w:spacing w:line="480" w:lineRule="auto"/>
              <w:rPr>
                <w:b/>
              </w:rPr>
            </w:pPr>
            <w:r w:rsidRPr="00371BA9">
              <w:rPr>
                <w:b/>
              </w:rPr>
              <w:t>Functional responses &amp; inherent trade-offs</w:t>
            </w:r>
          </w:p>
        </w:tc>
        <w:tc>
          <w:tcPr>
            <w:tcW w:w="2254" w:type="dxa"/>
          </w:tcPr>
          <w:p w14:paraId="7273F8CE" w14:textId="77777777" w:rsidR="00466CD0" w:rsidRPr="00371BA9" w:rsidRDefault="00466CD0" w:rsidP="00633DB6">
            <w:pPr>
              <w:spacing w:line="480"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633DB6">
            <w:pPr>
              <w:spacing w:line="480" w:lineRule="auto"/>
              <w:rPr>
                <w:i/>
              </w:rPr>
            </w:pPr>
            <w:r w:rsidRPr="00371BA9">
              <w:rPr>
                <w:i/>
              </w:rPr>
              <w:t>Growth form</w:t>
            </w:r>
          </w:p>
        </w:tc>
        <w:tc>
          <w:tcPr>
            <w:tcW w:w="2254" w:type="dxa"/>
          </w:tcPr>
          <w:p w14:paraId="03839BC7" w14:textId="1AB56563" w:rsidR="00466CD0" w:rsidRPr="00371BA9" w:rsidRDefault="00466CD0" w:rsidP="00633DB6">
            <w:pPr>
              <w:spacing w:line="480" w:lineRule="auto"/>
              <w:rPr>
                <w:rFonts w:eastAsia="Times New Roman" w:cs="Arial"/>
                <w:lang w:eastAsia="en-AU"/>
              </w:rPr>
            </w:pPr>
            <w:r w:rsidRPr="00371BA9">
              <w:rPr>
                <w:rFonts w:eastAsia="Times New Roman" w:cs="Arial"/>
                <w:lang w:eastAsia="en-AU"/>
              </w:rPr>
              <w:t>Categorical description of morphology: tree, shrub, woody climber, herbaceous climber, graminoid, herb</w:t>
            </w:r>
            <w:r w:rsidR="00E64258">
              <w:rPr>
                <w:rFonts w:eastAsia="Times New Roman" w:cs="Arial"/>
                <w:lang w:eastAsia="en-AU"/>
              </w:rPr>
              <w:t>.</w:t>
            </w:r>
          </w:p>
        </w:tc>
        <w:tc>
          <w:tcPr>
            <w:tcW w:w="2254" w:type="dxa"/>
          </w:tcPr>
          <w:p w14:paraId="6AFBD0DF" w14:textId="77777777" w:rsidR="00466CD0" w:rsidRPr="00371BA9" w:rsidRDefault="00466CD0" w:rsidP="00633DB6">
            <w:pPr>
              <w:spacing w:line="480" w:lineRule="auto"/>
            </w:pPr>
            <w:r w:rsidRPr="00371BA9">
              <w:t xml:space="preserve">Differential responses to mechanical and biochemical stresses associated caused by flooding; different strategies for coping with drought and heat stress. </w:t>
            </w:r>
          </w:p>
        </w:tc>
        <w:tc>
          <w:tcPr>
            <w:tcW w:w="2254" w:type="dxa"/>
          </w:tcPr>
          <w:p w14:paraId="5988E1F6" w14:textId="77777777" w:rsidR="00466CD0" w:rsidRPr="00371BA9" w:rsidRDefault="00466CD0" w:rsidP="00633DB6">
            <w:pPr>
              <w:spacing w:line="480" w:lineRule="auto"/>
            </w:pPr>
            <w:r w:rsidRPr="00371BA9">
              <w:t>Differential biogeomorphic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633DB6">
            <w:pPr>
              <w:spacing w:line="480" w:lineRule="auto"/>
              <w:rPr>
                <w:i/>
              </w:rPr>
            </w:pPr>
            <w:r w:rsidRPr="00371BA9">
              <w:rPr>
                <w:i/>
              </w:rPr>
              <w:t>Specific leaf area (SLA)</w:t>
            </w:r>
          </w:p>
        </w:tc>
        <w:tc>
          <w:tcPr>
            <w:tcW w:w="2254" w:type="dxa"/>
          </w:tcPr>
          <w:p w14:paraId="41895B46"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633DB6">
            <w:pPr>
              <w:spacing w:line="480" w:lineRule="auto"/>
            </w:pPr>
            <w:r w:rsidRPr="00371BA9">
              <w:t xml:space="preserve">SLA is associated with leaf construction cost, photosynthetic rate and </w:t>
            </w:r>
            <w:proofErr w:type="gramStart"/>
            <w:r w:rsidRPr="00371BA9">
              <w:t>carbon :</w:t>
            </w:r>
            <w:proofErr w:type="gramEnd"/>
            <w:r w:rsidRPr="00371BA9">
              <w:t xml:space="preserve">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633DB6">
            <w:pPr>
              <w:spacing w:line="480"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633DB6">
            <w:pPr>
              <w:spacing w:line="480" w:lineRule="auto"/>
              <w:rPr>
                <w:i/>
              </w:rPr>
            </w:pPr>
            <w:r w:rsidRPr="00371BA9">
              <w:rPr>
                <w:i/>
              </w:rPr>
              <w:t>Leaf area</w:t>
            </w:r>
          </w:p>
        </w:tc>
        <w:tc>
          <w:tcPr>
            <w:tcW w:w="2254" w:type="dxa"/>
          </w:tcPr>
          <w:p w14:paraId="64E787CE" w14:textId="492B3C4E" w:rsidR="00466CD0" w:rsidRPr="00371BA9" w:rsidRDefault="00466CD0" w:rsidP="00633DB6">
            <w:pPr>
              <w:spacing w:line="480"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633DB6">
            <w:pPr>
              <w:spacing w:line="480" w:lineRule="auto"/>
            </w:pPr>
            <w:r w:rsidRPr="00371BA9">
              <w:t xml:space="preserve">Shade tolerance (larger leaves) vs. </w:t>
            </w:r>
            <w:r w:rsidRPr="00371BA9">
              <w:lastRenderedPageBreak/>
              <w:t xml:space="preserve">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633DB6">
            <w:pPr>
              <w:spacing w:line="480" w:lineRule="auto"/>
            </w:pPr>
            <w:r w:rsidRPr="00371BA9">
              <w:lastRenderedPageBreak/>
              <w:t xml:space="preserve">May influence flow resistance of </w:t>
            </w:r>
            <w:r w:rsidRPr="00371BA9">
              <w:lastRenderedPageBreak/>
              <w:t>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633DB6">
            <w:pPr>
              <w:spacing w:line="480" w:lineRule="auto"/>
              <w:rPr>
                <w:i/>
              </w:rPr>
            </w:pPr>
            <w:r w:rsidRPr="00371BA9">
              <w:rPr>
                <w:i/>
              </w:rPr>
              <w:lastRenderedPageBreak/>
              <w:t>Maximum canopy height</w:t>
            </w:r>
          </w:p>
        </w:tc>
        <w:tc>
          <w:tcPr>
            <w:tcW w:w="2254" w:type="dxa"/>
          </w:tcPr>
          <w:p w14:paraId="1F4C447C"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633DB6">
            <w:pPr>
              <w:spacing w:line="480"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633DB6">
            <w:pPr>
              <w:spacing w:line="480"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633DB6">
            <w:pPr>
              <w:spacing w:line="480" w:lineRule="auto"/>
              <w:rPr>
                <w:i/>
              </w:rPr>
            </w:pPr>
            <w:r w:rsidRPr="00371BA9">
              <w:rPr>
                <w:i/>
              </w:rPr>
              <w:t>Seed mass</w:t>
            </w:r>
          </w:p>
        </w:tc>
        <w:tc>
          <w:tcPr>
            <w:tcW w:w="2254" w:type="dxa"/>
          </w:tcPr>
          <w:p w14:paraId="7199C04F"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633DB6">
            <w:pPr>
              <w:spacing w:line="480" w:lineRule="auto"/>
              <w:rPr>
                <w:rFonts w:eastAsia="Times New Roman" w:cs="Arial"/>
                <w:lang w:eastAsia="en-AU"/>
              </w:rPr>
            </w:pPr>
          </w:p>
        </w:tc>
        <w:tc>
          <w:tcPr>
            <w:tcW w:w="2254" w:type="dxa"/>
          </w:tcPr>
          <w:p w14:paraId="174E6F38" w14:textId="3B71A5D7" w:rsidR="00466CD0" w:rsidRPr="00371BA9" w:rsidRDefault="00466CD0" w:rsidP="00633DB6">
            <w:pPr>
              <w:spacing w:line="480"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xml:space="preserve">. Also related to seed buoyancy (Carthey </w:t>
            </w:r>
            <w:r w:rsidRPr="00371BA9">
              <w:lastRenderedPageBreak/>
              <w:t xml:space="preserve">2014, </w:t>
            </w:r>
            <w:r w:rsidRPr="00371BA9">
              <w:rPr>
                <w:i/>
              </w:rPr>
              <w:t>unpublished data</w:t>
            </w:r>
            <w:r w:rsidRPr="00371BA9">
              <w:t>).</w:t>
            </w:r>
          </w:p>
        </w:tc>
        <w:tc>
          <w:tcPr>
            <w:tcW w:w="2254" w:type="dxa"/>
          </w:tcPr>
          <w:p w14:paraId="370D7C6E" w14:textId="77777777" w:rsidR="00466CD0" w:rsidRPr="00371BA9" w:rsidRDefault="00466CD0" w:rsidP="00633DB6">
            <w:pPr>
              <w:spacing w:line="480" w:lineRule="auto"/>
            </w:pPr>
            <w:r w:rsidRPr="00371BA9">
              <w:lastRenderedPageBreak/>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633DB6">
            <w:pPr>
              <w:spacing w:line="480" w:lineRule="auto"/>
              <w:rPr>
                <w:i/>
              </w:rPr>
            </w:pPr>
            <w:r w:rsidRPr="00371BA9">
              <w:rPr>
                <w:i/>
              </w:rPr>
              <w:lastRenderedPageBreak/>
              <w:t>Wood density</w:t>
            </w:r>
          </w:p>
        </w:tc>
        <w:tc>
          <w:tcPr>
            <w:tcW w:w="2254" w:type="dxa"/>
          </w:tcPr>
          <w:p w14:paraId="4F08015A"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633DB6">
            <w:pPr>
              <w:spacing w:line="480" w:lineRule="auto"/>
            </w:pPr>
            <w:r w:rsidRPr="00371BA9">
              <w:rPr>
                <w:rFonts w:eastAsia="Times New Roman" w:cs="Arial"/>
                <w:lang w:eastAsia="en-AU"/>
              </w:rPr>
              <w:t xml:space="preserve">Dense wood tissue confers mechanical strength, but is energetically expensive to construct. Wood 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633DB6">
            <w:pPr>
              <w:spacing w:line="480" w:lineRule="auto"/>
            </w:pPr>
            <w:r w:rsidRPr="00371BA9">
              <w:t xml:space="preserve">Regulates decomposition rate; this affects nutrient cycling and determines the residency time of 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633DB6">
            <w:pPr>
              <w:spacing w:line="480" w:lineRule="auto"/>
              <w:rPr>
                <w:i/>
              </w:rPr>
            </w:pPr>
            <w:r w:rsidRPr="00371BA9">
              <w:rPr>
                <w:i/>
              </w:rPr>
              <w:t>Flowering period length</w:t>
            </w:r>
          </w:p>
        </w:tc>
        <w:tc>
          <w:tcPr>
            <w:tcW w:w="2254" w:type="dxa"/>
          </w:tcPr>
          <w:p w14:paraId="563F2880"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633DB6">
            <w:pPr>
              <w:spacing w:line="480"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633DB6">
            <w:pPr>
              <w:spacing w:line="480" w:lineRule="auto"/>
            </w:pPr>
            <w:r w:rsidRPr="00371BA9">
              <w:t>Flowers may be an important food source for animals.</w:t>
            </w:r>
          </w:p>
        </w:tc>
      </w:tr>
    </w:tbl>
    <w:p w14:paraId="3BA0958F" w14:textId="77777777" w:rsidR="00466CD0" w:rsidRPr="00371BA9" w:rsidRDefault="00466CD0" w:rsidP="00633DB6">
      <w:pPr>
        <w:shd w:val="clear" w:color="auto" w:fill="FFFFFF"/>
        <w:spacing w:after="0" w:line="480" w:lineRule="auto"/>
        <w:jc w:val="both"/>
      </w:pPr>
    </w:p>
    <w:p w14:paraId="1A96608C" w14:textId="77777777" w:rsidR="00466CD0" w:rsidRPr="00371BA9" w:rsidRDefault="00466CD0" w:rsidP="00633DB6">
      <w:pPr>
        <w:shd w:val="clear" w:color="auto" w:fill="FFFFFF"/>
        <w:spacing w:after="0" w:line="480" w:lineRule="auto"/>
        <w:jc w:val="both"/>
        <w:rPr>
          <w:i/>
        </w:rPr>
      </w:pPr>
      <w:r w:rsidRPr="00371BA9">
        <w:rPr>
          <w:i/>
        </w:rPr>
        <w:t>Calculating functional diversity, species richness and proportional abundance of exotics</w:t>
      </w:r>
    </w:p>
    <w:p w14:paraId="1602AD49" w14:textId="49F1B648" w:rsidR="00466CD0" w:rsidRPr="00371BA9" w:rsidRDefault="00466CD0" w:rsidP="00633DB6">
      <w:pPr>
        <w:spacing w:line="480" w:lineRule="auto"/>
        <w:jc w:val="both"/>
      </w:pPr>
      <w:r w:rsidRPr="00371BA9">
        <w:t xml:space="preserve">Functional richness (FRic) and functional divergence (FDiv)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w:t>
      </w:r>
      <w:r w:rsidR="008C260F">
        <w:rPr>
          <w:noProof/>
        </w:rPr>
        <w:t xml:space="preserve"> (2008)</w:t>
      </w:r>
      <w:r w:rsidR="00E64258">
        <w:rPr>
          <w:noProof/>
        </w:rPr>
        <w:t xml:space="preserve"> but has since shown limited ability to describe change in functional compositon </w:t>
      </w:r>
      <w:r w:rsidR="00E64258">
        <w:rPr>
          <w:noProof/>
        </w:rPr>
        <w:lastRenderedPageBreak/>
        <w:t xml:space="preserve">across environmental gradients </w:t>
      </w:r>
      <w:r w:rsidR="00BE4901">
        <w:rPr>
          <w:noProof/>
        </w:rPr>
        <w:fldChar w:fldCharType="begin" w:fldLock="1"/>
      </w:r>
      <w:r w:rsidR="00BE4901">
        <w:rPr>
          <w:noProof/>
        </w:rPr>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rsidR="00BE4901">
        <w:rPr>
          <w:noProof/>
        </w:rPr>
        <w:fldChar w:fldCharType="separate"/>
      </w:r>
      <w:r w:rsidR="00BE4901" w:rsidRPr="00BE4901">
        <w:rPr>
          <w:noProof/>
        </w:rPr>
        <w:t xml:space="preserve">(Pavoine &amp; Bonsall 2011; Mason </w:t>
      </w:r>
      <w:r w:rsidR="00BE4901" w:rsidRPr="00BE4901">
        <w:rPr>
          <w:i/>
          <w:noProof/>
        </w:rPr>
        <w:t>et al.</w:t>
      </w:r>
      <w:r w:rsidR="00BE4901" w:rsidRPr="00BE4901">
        <w:rPr>
          <w:noProof/>
        </w:rPr>
        <w:t xml:space="preserve"> 2012)</w:t>
      </w:r>
      <w:r w:rsidR="00BE4901">
        <w:rPr>
          <w:noProof/>
        </w:rPr>
        <w:fldChar w:fldCharType="end"/>
      </w:r>
      <w:r w:rsidR="00E64258">
        <w:rPr>
          <w:noProof/>
        </w:rPr>
        <w:t>.</w:t>
      </w:r>
      <w:r w:rsidR="00E64258">
        <w:t xml:space="preserve"> </w:t>
      </w:r>
      <w:r w:rsidRPr="00371BA9">
        <w:t xml:space="preserve">FRic represents the volume of the convex hull of trait values in a given community while FDiv provides information about the abundance distribution of </w:t>
      </w:r>
      <w:r w:rsidR="00E64258">
        <w:t>trait values across this range.</w:t>
      </w:r>
    </w:p>
    <w:p w14:paraId="33A5C0E1" w14:textId="040BF6A2" w:rsidR="00BE4901" w:rsidRDefault="00466CD0" w:rsidP="00BE4901">
      <w:pPr>
        <w:shd w:val="clear" w:color="auto" w:fill="FFFFFF"/>
        <w:spacing w:after="0" w:line="480" w:lineRule="auto"/>
        <w:jc w:val="both"/>
      </w:pPr>
      <w:r w:rsidRPr="00371BA9">
        <w:t xml:space="preserve">We calculated functional richness and abundance-weighted functional dispersion (FDis)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Cailliez’s correction was applied to render the matrix euclidean.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FRic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FDis was generated by randomizing abundances among species but within plots (using the resamp.2s  function in </w:t>
      </w:r>
      <w:r w:rsidRPr="00371BA9">
        <w:rPr>
          <w:i/>
        </w:rPr>
        <w:t>spacodiR</w:t>
      </w:r>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FRic.SES and FDis.SES,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00BE4901">
        <w:t>.</w:t>
      </w:r>
    </w:p>
    <w:p w14:paraId="5C3BA6E9" w14:textId="200E3CC4" w:rsidR="00466CD0" w:rsidRPr="00371BA9" w:rsidRDefault="00466CD0" w:rsidP="00BE4901">
      <w:pPr>
        <w:spacing w:line="480" w:lineRule="auto"/>
      </w:pPr>
      <w:r w:rsidRPr="00371BA9">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633DB6">
      <w:pPr>
        <w:spacing w:line="480" w:lineRule="auto"/>
        <w:jc w:val="both"/>
        <w:rPr>
          <w:color w:val="FF0000"/>
        </w:rPr>
      </w:pPr>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p>
    <w:p w14:paraId="652AE038" w14:textId="77777777" w:rsidR="00466CD0" w:rsidRPr="00371BA9" w:rsidRDefault="00466CD0" w:rsidP="00633DB6">
      <w:pPr>
        <w:spacing w:line="480" w:lineRule="auto"/>
        <w:jc w:val="both"/>
      </w:pPr>
      <w:r w:rsidRPr="00371BA9">
        <w:rPr>
          <w:i/>
        </w:rPr>
        <w:t>Constructing variance partitioning models</w:t>
      </w:r>
    </w:p>
    <w:p w14:paraId="38E8B94F" w14:textId="364C9227" w:rsidR="00466CD0" w:rsidRPr="00371BA9" w:rsidRDefault="00466CD0" w:rsidP="00633DB6">
      <w:pPr>
        <w:spacing w:line="480" w:lineRule="auto"/>
        <w:jc w:val="both"/>
      </w:pPr>
      <w:r w:rsidRPr="00371BA9">
        <w:t xml:space="preserve">We used a variance partitioning approach to assess the individual contributions of river flow regim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w:t>
      </w:r>
      <w:r w:rsidRPr="00371BA9">
        <w:lastRenderedPageBreak/>
        <w:t xml:space="preserve">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633DB6">
      <w:pPr>
        <w:spacing w:line="48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52B2E7A5" w14:textId="4EAC85A5" w:rsidR="00466CD0" w:rsidRPr="00371BA9" w:rsidRDefault="00466CD0" w:rsidP="00BE4901">
      <w:pPr>
        <w:spacing w:line="480" w:lineRule="auto"/>
        <w:jc w:val="both"/>
      </w:pPr>
      <w:r w:rsidRPr="00371BA9">
        <w:t xml:space="preserve">We first generated minimal </w:t>
      </w:r>
      <w:r w:rsidR="00BE4901">
        <w:t>multiple</w:t>
      </w:r>
      <w:r w:rsidRPr="00371BA9">
        <w:t xml:space="preserve"> regression models for each set of environmental variables (i.e. descriptors of flow regime, flow modification, land use etc.)</w:t>
      </w:r>
      <w:r w:rsidR="00BE4901">
        <w:t>:</w:t>
      </w:r>
      <w:r w:rsidRPr="00371BA9">
        <w:t xml:space="preserve"> </w:t>
      </w:r>
      <w:r w:rsidR="00BE4901">
        <w:t>f</w:t>
      </w:r>
      <w:r w:rsidRPr="00371BA9">
        <w:t xml:space="preserve">or each </w:t>
      </w:r>
      <w:r w:rsidR="00BE4901">
        <w:t xml:space="preserve">individual </w:t>
      </w:r>
      <w:r w:rsidRPr="00371BA9">
        <w:t xml:space="preserve">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r w:rsidRPr="00BE4901">
        <w:rPr>
          <w:i/>
        </w:rPr>
        <w:t>MuMIn</w:t>
      </w:r>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r w:rsidR="00BE4901">
        <w:t xml:space="preserve"> </w:t>
      </w:r>
      <w:r w:rsidRPr="00371BA9">
        <w:t xml:space="preserve">For each set of environmental variables, variance explained by </w:t>
      </w:r>
      <w:r w:rsidR="00BE4901">
        <w:t>significant</w:t>
      </w:r>
      <w:r w:rsidRPr="00371BA9">
        <w:t xml:space="preserve"> univariate models was partitioned by partial regression using the varpart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BE4901">
        <w:rPr>
          <w:i/>
          <w:noProof/>
        </w:rPr>
        <w:t>vegan</w:t>
      </w:r>
      <w:r w:rsidRPr="00371BA9">
        <w:rPr>
          <w:noProof/>
        </w:rPr>
        <w:t xml:space="preserve"> package, Oksanen </w:t>
      </w:r>
      <w:r w:rsidRPr="00BE4901">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BE4901">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BE4901">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0F52D9E2" w:rsidR="00466CD0" w:rsidRPr="00371BA9" w:rsidRDefault="00466CD0" w:rsidP="00BE4901">
      <w:pPr>
        <w:spacing w:line="480" w:lineRule="auto"/>
        <w:jc w:val="both"/>
      </w:pPr>
      <w:r w:rsidRPr="00371BA9">
        <w:t xml:space="preserve">The four best multiple regression models were fed into a second variance partitioning analysis, and adjusted </w:t>
      </w:r>
      <w:r w:rsidR="0050565F" w:rsidRPr="00371BA9">
        <w:t>R</w:t>
      </w:r>
      <w:r w:rsidR="0050565F" w:rsidRPr="00BE4901">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633DB6">
      <w:pPr>
        <w:spacing w:line="480" w:lineRule="auto"/>
        <w:jc w:val="both"/>
      </w:pPr>
    </w:p>
    <w:p w14:paraId="793436AE" w14:textId="77777777" w:rsidR="00504EF9" w:rsidRDefault="00504EF9" w:rsidP="00633DB6">
      <w:pPr>
        <w:spacing w:line="480" w:lineRule="auto"/>
        <w:jc w:val="both"/>
      </w:pPr>
    </w:p>
    <w:p w14:paraId="46B14623" w14:textId="77777777" w:rsidR="00DC4AB8" w:rsidRDefault="00DC4AB8" w:rsidP="00633DB6">
      <w:pPr>
        <w:spacing w:line="480" w:lineRule="auto"/>
        <w:jc w:val="both"/>
      </w:pPr>
    </w:p>
    <w:p w14:paraId="19DC80B6" w14:textId="77777777" w:rsidR="00DC4AB8" w:rsidRDefault="00DC4AB8" w:rsidP="00633DB6">
      <w:pPr>
        <w:spacing w:line="480" w:lineRule="auto"/>
        <w:jc w:val="both"/>
      </w:pPr>
    </w:p>
    <w:p w14:paraId="3B429159" w14:textId="77777777" w:rsidR="00DC4AB8" w:rsidRDefault="00DC4AB8" w:rsidP="00633DB6">
      <w:pPr>
        <w:spacing w:line="480" w:lineRule="auto"/>
        <w:jc w:val="both"/>
      </w:pPr>
    </w:p>
    <w:p w14:paraId="03CEC4E6" w14:textId="77777777" w:rsidR="00DC4AB8" w:rsidRDefault="00DC4AB8" w:rsidP="00633DB6">
      <w:pPr>
        <w:spacing w:line="480" w:lineRule="auto"/>
        <w:jc w:val="both"/>
      </w:pPr>
    </w:p>
    <w:p w14:paraId="3D253039" w14:textId="77777777" w:rsidR="00466CD0" w:rsidRPr="00371BA9" w:rsidRDefault="00466CD0" w:rsidP="00633DB6">
      <w:pPr>
        <w:spacing w:line="480" w:lineRule="auto"/>
        <w:jc w:val="both"/>
      </w:pPr>
      <w:r w:rsidRPr="00371BA9">
        <w:lastRenderedPageBreak/>
        <w:t>RESULTS</w:t>
      </w:r>
    </w:p>
    <w:p w14:paraId="56B7C5B6" w14:textId="3F4B2087" w:rsidR="00466CD0" w:rsidRPr="00371BA9" w:rsidRDefault="00B66517" w:rsidP="00633DB6">
      <w:pPr>
        <w:spacing w:line="480" w:lineRule="auto"/>
        <w:jc w:val="both"/>
      </w:pPr>
      <w:r w:rsidRPr="00222CC5">
        <w:t>Below</w:t>
      </w:r>
      <w:r w:rsidR="00466CD0" w:rsidRPr="00222CC5">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2E1854C6" w:rsidR="00466CD0" w:rsidRPr="00371BA9" w:rsidRDefault="00466CD0" w:rsidP="00633DB6">
      <w:pPr>
        <w:spacing w:line="48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w:t>
      </w:r>
      <w:r w:rsidR="00E35220">
        <w:t>2</w:t>
      </w:r>
      <w:r w:rsidRPr="00371BA9">
        <w:t>-</w:t>
      </w:r>
      <w:r w:rsidR="00E35220">
        <w:t>5</w:t>
      </w:r>
      <w:r w:rsidRPr="00371BA9">
        <w:t xml:space="preserve">b) may not correspond directly to the sum of its fractions as represented in Figs </w:t>
      </w:r>
      <w:r w:rsidR="00E35220">
        <w:t>2</w:t>
      </w:r>
      <w:r w:rsidRPr="00371BA9">
        <w:t>-</w:t>
      </w:r>
      <w:r w:rsidR="00E35220">
        <w:t>5</w:t>
      </w:r>
      <w:r w:rsidRPr="00371BA9">
        <w:t xml:space="preserve">a., as negative </w:t>
      </w:r>
      <w:r w:rsidR="0050565F" w:rsidRPr="00371BA9">
        <w:t>R</w:t>
      </w:r>
      <w:r w:rsidR="0050565F" w:rsidRPr="0050565F">
        <w:rPr>
          <w:vertAlign w:val="superscript"/>
        </w:rPr>
        <w:t>2</w:t>
      </w:r>
      <w:r w:rsidRPr="00371BA9">
        <w:t xml:space="preserve"> values (not shown in Figs </w:t>
      </w:r>
      <w:r w:rsidR="00E35220">
        <w:t>2</w:t>
      </w:r>
      <w:r w:rsidRPr="00371BA9">
        <w:t>-</w:t>
      </w:r>
      <w:r w:rsidR="00E35220">
        <w:t>5</w:t>
      </w:r>
      <w:r w:rsidRPr="00371BA9">
        <w:t xml:space="preserve">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633DB6">
      <w:pPr>
        <w:spacing w:line="480" w:lineRule="auto"/>
        <w:jc w:val="both"/>
      </w:pPr>
      <w:r w:rsidRPr="00371BA9">
        <w:rPr>
          <w:i/>
        </w:rPr>
        <w:t>Environmental drivers of variation in species richness</w:t>
      </w:r>
    </w:p>
    <w:p w14:paraId="582FBA30" w14:textId="51E1F8BF" w:rsidR="00466CD0" w:rsidRPr="00371BA9" w:rsidRDefault="00466CD0" w:rsidP="00633DB6">
      <w:pPr>
        <w:spacing w:line="48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w:t>
      </w:r>
      <w:r w:rsidR="006B027C">
        <w:t>Fig 2</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w:t>
      </w:r>
      <w:r w:rsidR="006B027C">
        <w:t>Fig 2</w:t>
      </w:r>
      <w:r w:rsidR="00534DC5">
        <w:t>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5538054F" w:rsidR="00466CD0" w:rsidRPr="00371BA9" w:rsidRDefault="00466CD0" w:rsidP="00633DB6">
      <w:pPr>
        <w:spacing w:line="480" w:lineRule="auto"/>
        <w:jc w:val="both"/>
      </w:pPr>
      <w:r w:rsidRPr="00371BA9">
        <w:t xml:space="preserve">Species richness was highest when minimum flow conditions were unevenly distributed throughout the year (C_MinM, </w:t>
      </w:r>
      <w:r w:rsidR="0050565F" w:rsidRPr="00371BA9">
        <w:t>R</w:t>
      </w:r>
      <w:r w:rsidR="0050565F" w:rsidRPr="0050565F">
        <w:rPr>
          <w:vertAlign w:val="superscript"/>
        </w:rPr>
        <w:t>2</w:t>
      </w:r>
      <w:r w:rsidRPr="00371BA9">
        <w:t xml:space="preserve"> = 0.237, </w:t>
      </w:r>
      <w:r w:rsidR="006B027C">
        <w:t>Fig 2</w:t>
      </w:r>
      <w:r w:rsidRPr="00371BA9">
        <w:t xml:space="preserve">c), and where these seasonal patterns of minimum flows were </w:t>
      </w:r>
      <w:r w:rsidRPr="00371BA9">
        <w:lastRenderedPageBreak/>
        <w:t xml:space="preserve">consistent between years (M_MinM, </w:t>
      </w:r>
      <w:r w:rsidR="0050565F" w:rsidRPr="00371BA9">
        <w:t>R</w:t>
      </w:r>
      <w:r w:rsidR="0050565F" w:rsidRPr="0050565F">
        <w:rPr>
          <w:vertAlign w:val="superscript"/>
        </w:rPr>
        <w:t>2</w:t>
      </w:r>
      <w:r w:rsidRPr="00371BA9">
        <w:t xml:space="preserve"> = 0.129, </w:t>
      </w:r>
      <w:r w:rsidR="006B027C">
        <w:t>Fig 2</w:t>
      </w:r>
      <w:r w:rsidRPr="00371BA9">
        <w:t xml:space="preserve">d). Richness declined with increasing duration of high flow periods (HSMeanDur, </w:t>
      </w:r>
      <w:r w:rsidR="0050565F" w:rsidRPr="00371BA9">
        <w:t>R</w:t>
      </w:r>
      <w:r w:rsidR="0050565F" w:rsidRPr="0050565F">
        <w:rPr>
          <w:vertAlign w:val="superscript"/>
        </w:rPr>
        <w:t>2</w:t>
      </w:r>
      <w:r w:rsidRPr="00371BA9">
        <w:t xml:space="preserve"> = </w:t>
      </w:r>
      <w:r w:rsidR="0051650E">
        <w:t>0</w:t>
      </w:r>
      <w:r w:rsidRPr="00371BA9">
        <w:t xml:space="preserve">.290, </w:t>
      </w:r>
      <w:r w:rsidR="006B027C">
        <w:t>Fig 2</w:t>
      </w:r>
      <w:r w:rsidRPr="00371BA9">
        <w:t xml:space="preserve">e), but increased somewhat as these high flow periods became more frequent (MDFAnnHSNum, </w:t>
      </w:r>
      <w:r w:rsidR="0050565F" w:rsidRPr="00371BA9">
        <w:t>R</w:t>
      </w:r>
      <w:r w:rsidR="0050565F" w:rsidRPr="0050565F">
        <w:rPr>
          <w:vertAlign w:val="superscript"/>
        </w:rPr>
        <w:t>2</w:t>
      </w:r>
      <w:r w:rsidRPr="00371BA9">
        <w:t xml:space="preserve"> = 0.106, </w:t>
      </w:r>
      <w:r w:rsidR="006B027C">
        <w:t>Fig 2</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w:t>
      </w:r>
      <w:r w:rsidR="006B027C">
        <w:t>Fig 2</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proofErr w:type="gramStart"/>
      <w:r w:rsidR="0051650E">
        <w:t>,</w:t>
      </w:r>
      <w:r w:rsidR="006B027C">
        <w:t>Fig</w:t>
      </w:r>
      <w:proofErr w:type="gramEnd"/>
      <w:r w:rsidR="006B027C">
        <w:t xml:space="preserve"> 2</w:t>
      </w:r>
      <w:r w:rsidRPr="00371BA9">
        <w:t xml:space="preserve">h), and corroborated the trend observed in </w:t>
      </w:r>
      <w:r w:rsidR="006B027C">
        <w:t>Fig 2</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clim_pwet, </w:t>
      </w:r>
      <w:r w:rsidR="0050565F" w:rsidRPr="00371BA9">
        <w:t>R</w:t>
      </w:r>
      <w:r w:rsidR="0050565F" w:rsidRPr="0050565F">
        <w:rPr>
          <w:vertAlign w:val="superscript"/>
        </w:rPr>
        <w:t>2</w:t>
      </w:r>
      <w:r w:rsidRPr="00371BA9">
        <w:t xml:space="preserve"> = 0.390, </w:t>
      </w:r>
      <w:r w:rsidR="006B027C">
        <w:t>Fig 2</w:t>
      </w:r>
      <w:r w:rsidRPr="00371BA9">
        <w:t xml:space="preserve">i) and less </w:t>
      </w:r>
      <w:r w:rsidR="0051650E">
        <w:t>variable</w:t>
      </w:r>
      <w:r w:rsidRPr="00371BA9">
        <w:t xml:space="preserve"> temperature regimes (clim_tsea, </w:t>
      </w:r>
      <w:r w:rsidR="0050565F" w:rsidRPr="00371BA9">
        <w:t>R</w:t>
      </w:r>
      <w:r w:rsidR="0050565F" w:rsidRPr="0050565F">
        <w:rPr>
          <w:vertAlign w:val="superscript"/>
        </w:rPr>
        <w:t>2</w:t>
      </w:r>
      <w:r w:rsidRPr="00371BA9">
        <w:t xml:space="preserve"> = 0.349, </w:t>
      </w:r>
      <w:r w:rsidR="006B027C">
        <w:t>Fig 2</w:t>
      </w:r>
      <w:r w:rsidRPr="00371BA9">
        <w:t xml:space="preserve">j). Soils which contained more organic carbon (soil_soc, </w:t>
      </w:r>
      <w:r w:rsidR="0050565F" w:rsidRPr="00371BA9">
        <w:t>R</w:t>
      </w:r>
      <w:r w:rsidR="0050565F" w:rsidRPr="0050565F">
        <w:rPr>
          <w:vertAlign w:val="superscript"/>
        </w:rPr>
        <w:t>2</w:t>
      </w:r>
      <w:r w:rsidRPr="00371BA9">
        <w:t xml:space="preserve"> = 0.202, </w:t>
      </w:r>
      <w:r w:rsidR="006B027C">
        <w:t>Fig 2</w:t>
      </w:r>
      <w:r w:rsidRPr="00371BA9">
        <w:t xml:space="preserve">j) and higher silt content (soil_slt, </w:t>
      </w:r>
      <w:r w:rsidR="0050565F" w:rsidRPr="00371BA9">
        <w:t>R</w:t>
      </w:r>
      <w:r w:rsidR="0050565F" w:rsidRPr="0050565F">
        <w:rPr>
          <w:vertAlign w:val="superscript"/>
        </w:rPr>
        <w:t>2</w:t>
      </w:r>
      <w:r w:rsidRPr="00371BA9">
        <w:t xml:space="preserve"> = 0.239, </w:t>
      </w:r>
      <w:r w:rsidR="006B027C">
        <w:t>Fig 2</w:t>
      </w:r>
      <w:r w:rsidRPr="00371BA9">
        <w:t xml:space="preserve">k), lower total phosphorus (soil_pto, </w:t>
      </w:r>
      <w:r w:rsidR="0050565F" w:rsidRPr="00371BA9">
        <w:t>R</w:t>
      </w:r>
      <w:r w:rsidR="0050565F" w:rsidRPr="0050565F">
        <w:rPr>
          <w:vertAlign w:val="superscript"/>
        </w:rPr>
        <w:t>2</w:t>
      </w:r>
      <w:r w:rsidRPr="00371BA9">
        <w:t xml:space="preserve"> = 0.110, </w:t>
      </w:r>
      <w:r w:rsidR="006B027C">
        <w:t>Fig 2</w:t>
      </w:r>
      <w:r w:rsidRPr="00371BA9">
        <w:t xml:space="preserve">l) and lower available water capacity (soil_awc, </w:t>
      </w:r>
      <w:r w:rsidR="0050565F" w:rsidRPr="00371BA9">
        <w:t>R</w:t>
      </w:r>
      <w:r w:rsidR="0050565F" w:rsidRPr="0050565F">
        <w:rPr>
          <w:vertAlign w:val="superscript"/>
        </w:rPr>
        <w:t>2</w:t>
      </w:r>
      <w:r w:rsidRPr="00371BA9">
        <w:t xml:space="preserve"> = 0.203, </w:t>
      </w:r>
      <w:r w:rsidR="006B027C">
        <w:t>Fig 2</w:t>
      </w:r>
      <w:r w:rsidRPr="00371BA9">
        <w:t xml:space="preserve">m) supported richer communities. </w:t>
      </w:r>
    </w:p>
    <w:p w14:paraId="29B2CB24" w14:textId="5F3EABF6" w:rsidR="00466CD0" w:rsidRPr="00371BA9" w:rsidRDefault="00466CD0" w:rsidP="00633DB6">
      <w:pPr>
        <w:spacing w:line="480" w:lineRule="auto"/>
        <w:jc w:val="both"/>
      </w:pPr>
      <w:r w:rsidRPr="00371BA9">
        <w:t xml:space="preserve">The data </w:t>
      </w:r>
      <w:r w:rsidR="00C80C23">
        <w:t>did</w:t>
      </w:r>
      <w:r w:rsidRPr="00371BA9">
        <w:t xml:space="preserve">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633DB6">
      <w:pPr>
        <w:spacing w:line="480" w:lineRule="auto"/>
        <w:jc w:val="both"/>
        <w:rPr>
          <w:i/>
        </w:rPr>
      </w:pPr>
      <w:r w:rsidRPr="00371BA9">
        <w:rPr>
          <w:i/>
        </w:rPr>
        <w:t>Environmental drivers of functional richness (FRic.SES)</w:t>
      </w:r>
    </w:p>
    <w:p w14:paraId="557C121D" w14:textId="097F7AA1" w:rsidR="00466CD0" w:rsidRPr="00371BA9" w:rsidRDefault="00466CD0" w:rsidP="00633DB6">
      <w:pPr>
        <w:spacing w:line="480" w:lineRule="auto"/>
        <w:jc w:val="both"/>
      </w:pPr>
      <w:r w:rsidRPr="00371BA9">
        <w:t>Variation in FRic.SES was best explained by a combination of hydrological and soil models (variation explained by the combined model = 0.405) (</w:t>
      </w:r>
      <w:r w:rsidR="006B027C">
        <w:t>Fig 3</w:t>
      </w:r>
      <w:r w:rsidRPr="00371BA9">
        <w:t>a</w:t>
      </w:r>
      <w:proofErr w:type="gramStart"/>
      <w:r w:rsidRPr="00371BA9">
        <w:t>,b</w:t>
      </w:r>
      <w:proofErr w:type="gramEnd"/>
      <w:r w:rsidRPr="00371BA9">
        <w:t xml:space="preserve">), of which the hydrological model gave the most explanatory power. Soil variables independently explained a small fraction of variation, and while flow modification and climatic variables were also associated with FRic.SES, neither model explained any variation independently. </w:t>
      </w:r>
    </w:p>
    <w:p w14:paraId="13CFD481" w14:textId="498E377B" w:rsidR="00466CD0" w:rsidRPr="00371BA9" w:rsidRDefault="00466CD0" w:rsidP="00633DB6">
      <w:pPr>
        <w:spacing w:line="480" w:lineRule="auto"/>
        <w:jc w:val="both"/>
      </w:pPr>
      <w:r w:rsidRPr="00371BA9">
        <w:lastRenderedPageBreak/>
        <w:t xml:space="preserve">FRic.SES was distributed unimodally across gradients of interannual variability in baseflow index (CVAnnBFI, </w:t>
      </w:r>
      <w:r w:rsidR="0050565F" w:rsidRPr="00371BA9">
        <w:t>R</w:t>
      </w:r>
      <w:r w:rsidR="0050565F" w:rsidRPr="0050565F">
        <w:rPr>
          <w:vertAlign w:val="superscript"/>
        </w:rPr>
        <w:t>2</w:t>
      </w:r>
      <w:r w:rsidRPr="00371BA9">
        <w:t xml:space="preserve"> = 0.170, </w:t>
      </w:r>
      <w:r w:rsidR="006B027C">
        <w:t>Fig 3</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xml:space="preserve">. Greater frequency of high flow periods was associated with lower functional richness (MDFAnnHSNum, </w:t>
      </w:r>
      <w:r w:rsidR="0050565F" w:rsidRPr="00371BA9">
        <w:t>R</w:t>
      </w:r>
      <w:r w:rsidR="0050565F" w:rsidRPr="0050565F">
        <w:rPr>
          <w:vertAlign w:val="superscript"/>
        </w:rPr>
        <w:t>2</w:t>
      </w:r>
      <w:r w:rsidRPr="00371BA9">
        <w:t xml:space="preserve"> = 0.142, </w:t>
      </w:r>
      <w:r w:rsidR="006B027C">
        <w:t>Fig 3</w:t>
      </w:r>
      <w:r w:rsidR="00A928D1">
        <w:t>d).</w:t>
      </w:r>
      <w:r w:rsidRPr="00371BA9">
        <w:t xml:space="preserve"> FRic.SES also declined as </w:t>
      </w:r>
      <w:r w:rsidR="00A03606">
        <w:t>rainfall</w:t>
      </w:r>
      <w:r w:rsidRPr="00371BA9">
        <w:t xml:space="preserve"> (clim_pwet, </w:t>
      </w:r>
      <w:r w:rsidR="0050565F" w:rsidRPr="00371BA9">
        <w:t>R</w:t>
      </w:r>
      <w:r w:rsidR="0050565F" w:rsidRPr="0050565F">
        <w:rPr>
          <w:vertAlign w:val="superscript"/>
        </w:rPr>
        <w:t>2</w:t>
      </w:r>
      <w:r w:rsidRPr="00371BA9">
        <w:t xml:space="preserve"> = 0.246, </w:t>
      </w:r>
      <w:r w:rsidR="006B027C">
        <w:t>Fig 3</w:t>
      </w:r>
      <w:r w:rsidRPr="00371BA9">
        <w:t xml:space="preserve">e), soil total nitrogen (soil_nto, </w:t>
      </w:r>
      <w:r w:rsidR="0050565F" w:rsidRPr="00371BA9">
        <w:t>R</w:t>
      </w:r>
      <w:r w:rsidR="0050565F" w:rsidRPr="0050565F">
        <w:rPr>
          <w:vertAlign w:val="superscript"/>
        </w:rPr>
        <w:t>2</w:t>
      </w:r>
      <w:r w:rsidRPr="00371BA9">
        <w:t xml:space="preserve"> = 0.144, </w:t>
      </w:r>
      <w:r w:rsidR="006B027C">
        <w:t>Fig 3</w:t>
      </w:r>
      <w:r w:rsidRPr="00371BA9">
        <w:t xml:space="preserve">f) and soil organic carbon (soil_soc, </w:t>
      </w:r>
      <w:r w:rsidR="0050565F" w:rsidRPr="00371BA9">
        <w:t>R</w:t>
      </w:r>
      <w:r w:rsidR="0050565F" w:rsidRPr="0050565F">
        <w:rPr>
          <w:vertAlign w:val="superscript"/>
        </w:rPr>
        <w:t>2</w:t>
      </w:r>
      <w:r w:rsidRPr="00371BA9">
        <w:t xml:space="preserve"> = 0.257, </w:t>
      </w:r>
      <w:r w:rsidR="006B027C">
        <w:t>Fig 3</w:t>
      </w:r>
      <w:r w:rsidRPr="00371BA9">
        <w:t xml:space="preserve">g) increased. </w:t>
      </w:r>
    </w:p>
    <w:p w14:paraId="6233850A" w14:textId="6377D195" w:rsidR="00466CD0" w:rsidRPr="00371BA9" w:rsidRDefault="00466CD0" w:rsidP="002E42C8">
      <w:pPr>
        <w:tabs>
          <w:tab w:val="left" w:pos="6560"/>
        </w:tabs>
        <w:spacing w:line="480" w:lineRule="auto"/>
        <w:jc w:val="both"/>
      </w:pPr>
      <w:r w:rsidRPr="00371BA9">
        <w:t>Hypothesis 1a was not supported, given that reduced functional richness was associated with increasing frequency of high flows. Hypothesis 1b was supported by a significant unimodal relationship interannual variability in baseflow (</w:t>
      </w:r>
      <w:r w:rsidR="006B027C">
        <w:t>Fig 3</w:t>
      </w:r>
      <w:r w:rsidRPr="00371BA9">
        <w:t>c) and functional richness (delta AICc between linear and quadratic models = 3.70). Although not selected for the final hydrological model, mean and interannual variability in duration of high flow periods (</w:t>
      </w:r>
      <w:r w:rsidR="00A03606">
        <w:t>HSMeanDur, CVAnnHSMeanDur</w:t>
      </w:r>
      <w:r w:rsidRPr="00371BA9">
        <w:t>) also showed significant unimodal relationships with FRic.SES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002E42C8">
        <w:t xml:space="preserve">). </w:t>
      </w:r>
    </w:p>
    <w:p w14:paraId="6D83CAC3" w14:textId="77777777" w:rsidR="00466CD0" w:rsidRPr="00371BA9" w:rsidRDefault="00466CD0" w:rsidP="00633DB6">
      <w:pPr>
        <w:spacing w:line="480" w:lineRule="auto"/>
        <w:jc w:val="both"/>
        <w:rPr>
          <w:i/>
        </w:rPr>
      </w:pPr>
      <w:r w:rsidRPr="00371BA9">
        <w:rPr>
          <w:i/>
        </w:rPr>
        <w:t>Environmental drivers of functional divergence (FDis.SES)</w:t>
      </w:r>
    </w:p>
    <w:p w14:paraId="74069DE3" w14:textId="5A0FAB28" w:rsidR="00466CD0" w:rsidRPr="00371BA9" w:rsidRDefault="00466CD0" w:rsidP="00633DB6">
      <w:pPr>
        <w:spacing w:line="480" w:lineRule="auto"/>
        <w:jc w:val="both"/>
      </w:pPr>
      <w:r w:rsidRPr="00371BA9">
        <w:t>FDis.SES varied substantially across the study area (3.96 standard deviations of the null distribution), and was associated with gradients of hydrology, flow modification, climatic and soil conditions. The soil model explained 0.483 of the of variation in FDis.SES; hydrology, flow modification and climatic models did not independently explain further variation (</w:t>
      </w:r>
      <w:r w:rsidR="006B027C">
        <w:t>Fig 4</w:t>
      </w:r>
      <w:r w:rsidRPr="00371BA9">
        <w:t>a</w:t>
      </w:r>
      <w:proofErr w:type="gramStart"/>
      <w:r w:rsidRPr="00371BA9">
        <w:t>,b</w:t>
      </w:r>
      <w:proofErr w:type="gramEnd"/>
      <w:r w:rsidRPr="00371BA9">
        <w:t xml:space="preserve">). </w:t>
      </w:r>
    </w:p>
    <w:p w14:paraId="3CE401D4" w14:textId="5E554695" w:rsidR="00466CD0" w:rsidRPr="00371BA9" w:rsidRDefault="00466CD0" w:rsidP="00633DB6">
      <w:pPr>
        <w:spacing w:line="480" w:lineRule="auto"/>
        <w:jc w:val="both"/>
      </w:pPr>
      <w:r w:rsidRPr="00371BA9">
        <w:t xml:space="preserve">Rivers with moderate seasonality of maximum flows tended to support communities with high functional divergence (C_MaxM, </w:t>
      </w:r>
      <w:r w:rsidR="0050565F" w:rsidRPr="00371BA9">
        <w:t>R</w:t>
      </w:r>
      <w:r w:rsidR="0050565F" w:rsidRPr="0050565F">
        <w:rPr>
          <w:vertAlign w:val="superscript"/>
        </w:rPr>
        <w:t>2</w:t>
      </w:r>
      <w:r w:rsidRPr="00371BA9">
        <w:t xml:space="preserve"> = 0.321, </w:t>
      </w:r>
      <w:r w:rsidR="006B027C">
        <w:t>Fig 4</w:t>
      </w:r>
      <w:r w:rsidRPr="00371BA9">
        <w:t xml:space="preserve">c). The entire range of FDis.SES was represented by rivers associated with highly seasonal patterns of maximum flows (C_MaxM), however. As with functional richness, FDis.SES declined with increasing frequency of high flows (MDFAnnHSNum, </w:t>
      </w:r>
      <w:r w:rsidR="0050565F" w:rsidRPr="00371BA9">
        <w:t>R</w:t>
      </w:r>
      <w:r w:rsidR="0050565F" w:rsidRPr="0050565F">
        <w:rPr>
          <w:vertAlign w:val="superscript"/>
        </w:rPr>
        <w:t>2</w:t>
      </w:r>
      <w:r w:rsidRPr="00371BA9">
        <w:t xml:space="preserve"> = 0.112, </w:t>
      </w:r>
      <w:r w:rsidR="006B027C">
        <w:t>Fig 4</w:t>
      </w:r>
      <w:r w:rsidRPr="00371BA9">
        <w:t xml:space="preserve">d). Functional divergence also varied with flow modification affecting high flow frequency </w:t>
      </w:r>
      <w:r w:rsidRPr="00371BA9">
        <w:lastRenderedPageBreak/>
        <w:t xml:space="preserve">(MDFAnnHSNum.mod, </w:t>
      </w:r>
      <w:r w:rsidR="0050565F" w:rsidRPr="00371BA9">
        <w:t>R</w:t>
      </w:r>
      <w:r w:rsidR="0050565F" w:rsidRPr="0050565F">
        <w:rPr>
          <w:vertAlign w:val="superscript"/>
        </w:rPr>
        <w:t>2</w:t>
      </w:r>
      <w:r w:rsidRPr="00371BA9">
        <w:t xml:space="preserve"> = 0.144, </w:t>
      </w:r>
      <w:r w:rsidR="006B027C">
        <w:t>Fig 4</w:t>
      </w:r>
      <w:r w:rsidRPr="00371BA9">
        <w:t xml:space="preserve">e): lower flooding frequency tended to be associated with higher functional divergence. Also tracking trends observed for FRic.SES, FDis.SES declined with increasing rainfall (clim_pwet, </w:t>
      </w:r>
      <w:r w:rsidR="0050565F" w:rsidRPr="00371BA9">
        <w:t>R</w:t>
      </w:r>
      <w:r w:rsidR="0050565F" w:rsidRPr="0050565F">
        <w:rPr>
          <w:vertAlign w:val="superscript"/>
        </w:rPr>
        <w:t>2</w:t>
      </w:r>
      <w:r w:rsidRPr="00371BA9">
        <w:t xml:space="preserve"> = 0.141, </w:t>
      </w:r>
      <w:r w:rsidR="006B027C">
        <w:t>Fig 4</w:t>
      </w:r>
      <w:r w:rsidRPr="00371BA9">
        <w:t xml:space="preserve">f), soil total nitrogen (soil_nto, </w:t>
      </w:r>
      <w:r w:rsidR="0050565F" w:rsidRPr="00371BA9">
        <w:t>R</w:t>
      </w:r>
      <w:r w:rsidR="0050565F" w:rsidRPr="0050565F">
        <w:rPr>
          <w:vertAlign w:val="superscript"/>
        </w:rPr>
        <w:t>2</w:t>
      </w:r>
      <w:r w:rsidRPr="00371BA9">
        <w:t xml:space="preserve"> = 0.111, </w:t>
      </w:r>
      <w:r w:rsidR="006B027C">
        <w:t>Fig 4</w:t>
      </w:r>
      <w:r w:rsidRPr="00371BA9">
        <w:t xml:space="preserve">g) and soil organic carbon (soil_soc, </w:t>
      </w:r>
      <w:r w:rsidR="0050565F" w:rsidRPr="00371BA9">
        <w:t>R</w:t>
      </w:r>
      <w:r w:rsidR="0050565F" w:rsidRPr="0050565F">
        <w:rPr>
          <w:vertAlign w:val="superscript"/>
        </w:rPr>
        <w:t>2</w:t>
      </w:r>
      <w:r w:rsidRPr="00371BA9">
        <w:t xml:space="preserve"> = 0.344, </w:t>
      </w:r>
      <w:r w:rsidR="006B027C">
        <w:t>Fig 4</w:t>
      </w:r>
      <w:r w:rsidRPr="00371BA9">
        <w:t>h).</w:t>
      </w:r>
    </w:p>
    <w:p w14:paraId="1226FF4E" w14:textId="1B775211" w:rsidR="00466CD0" w:rsidRPr="00371BA9" w:rsidRDefault="00687ACC" w:rsidP="00633DB6">
      <w:pPr>
        <w:spacing w:line="48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w:t>
      </w:r>
      <w:r w:rsidR="006B027C">
        <w:t>Fig 4</w:t>
      </w:r>
      <w:r w:rsidR="00466CD0" w:rsidRPr="00371BA9">
        <w:t>d</w:t>
      </w:r>
      <w:proofErr w:type="gramStart"/>
      <w:r w:rsidR="00466CD0" w:rsidRPr="00371BA9">
        <w:t>,e</w:t>
      </w:r>
      <w:proofErr w:type="gramEnd"/>
      <w:r w:rsidR="00466CD0" w:rsidRPr="00371BA9">
        <w:t>), opposing the prediction made in hypothesis 1a, while the unimodal relationship with constancy of maximum flows (</w:t>
      </w:r>
      <w:r w:rsidR="006B027C">
        <w:t>Fig 4</w:t>
      </w:r>
      <w:r w:rsidR="00466CD0" w:rsidRPr="00371BA9">
        <w:t>c) provided some support for hypothesis 1b (delta AICc between linea</w:t>
      </w:r>
      <w:r>
        <w:t>r and quadratic models = 10.08</w:t>
      </w:r>
      <w:r w:rsidR="00466CD0" w:rsidRPr="00371BA9">
        <w:t>). Scant evidence to</w:t>
      </w:r>
      <w:r>
        <w:t xml:space="preserve"> support hypothesis 2 was found:</w:t>
      </w:r>
      <w:r w:rsidR="00466CD0" w:rsidRPr="00371BA9">
        <w:t xml:space="preserve"> as with FRic.SES, a weak but significant relationship was present between FDis.SES and dry season mean daily flow (</w:t>
      </w:r>
      <w:r w:rsidR="00534DC5">
        <w:t>see Supporting Information</w:t>
      </w:r>
      <w:r w:rsidR="00466CD0" w:rsidRPr="00371BA9">
        <w:t xml:space="preserve"> S1).</w:t>
      </w:r>
    </w:p>
    <w:p w14:paraId="7D1D0C47" w14:textId="77777777" w:rsidR="00466CD0" w:rsidRPr="00371BA9" w:rsidRDefault="00466CD0" w:rsidP="00633DB6">
      <w:pPr>
        <w:spacing w:line="480" w:lineRule="auto"/>
        <w:jc w:val="both"/>
        <w:rPr>
          <w:i/>
        </w:rPr>
      </w:pPr>
      <w:r w:rsidRPr="00371BA9">
        <w:rPr>
          <w:i/>
        </w:rPr>
        <w:t>Environmental drivers of variation in proportional abundance of exotic species</w:t>
      </w:r>
    </w:p>
    <w:p w14:paraId="5E6D01CB" w14:textId="4D6B8B58" w:rsidR="00466CD0" w:rsidRPr="00371BA9" w:rsidRDefault="00466CD0" w:rsidP="00633DB6">
      <w:pPr>
        <w:spacing w:line="480" w:lineRule="auto"/>
        <w:jc w:val="both"/>
      </w:pPr>
      <w:r w:rsidRPr="00371BA9">
        <w:t>Variation in exotic species abundance was jointly explained by hydrology, land use, soil and climatic models (0.665 of variation explained by the combined model) (</w:t>
      </w:r>
      <w:r w:rsidR="006B027C">
        <w:t>Fig 5</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355F63D3" w:rsidR="00466CD0" w:rsidRPr="00371BA9" w:rsidRDefault="00466CD0" w:rsidP="00633DB6">
      <w:pPr>
        <w:spacing w:line="480" w:lineRule="auto"/>
        <w:jc w:val="both"/>
      </w:pPr>
      <w:r w:rsidRPr="00371BA9">
        <w:t xml:space="preserve">Exotic abundance </w:t>
      </w:r>
      <w:r w:rsidR="003F6645">
        <w:t>closely</w:t>
      </w:r>
      <w:r w:rsidRPr="00371BA9">
        <w:t xml:space="preserve"> tracked interannual variability in baseflow index (CVAnnBFI, </w:t>
      </w:r>
      <w:r w:rsidR="0050565F" w:rsidRPr="00371BA9">
        <w:t>R</w:t>
      </w:r>
      <w:r w:rsidR="0050565F" w:rsidRPr="0050565F">
        <w:rPr>
          <w:vertAlign w:val="superscript"/>
        </w:rPr>
        <w:t>2</w:t>
      </w:r>
      <w:r w:rsidRPr="00371BA9">
        <w:t xml:space="preserve"> =0.412, </w:t>
      </w:r>
      <w:r w:rsidR="006B027C">
        <w:t>Fig 5</w:t>
      </w:r>
      <w:r w:rsidRPr="00371BA9">
        <w:t xml:space="preserve">c), and also </w:t>
      </w:r>
      <w:r w:rsidR="003F6645">
        <w:t>rose</w:t>
      </w:r>
      <w:r w:rsidRPr="00371BA9">
        <w:t xml:space="preserve"> as maximum flows became more uniformly distributed across seasons (i.e. a lack of flow seasonality) (C_MaxM, </w:t>
      </w:r>
      <w:r w:rsidR="0050565F" w:rsidRPr="00371BA9">
        <w:t>R</w:t>
      </w:r>
      <w:r w:rsidR="0050565F" w:rsidRPr="0050565F">
        <w:rPr>
          <w:vertAlign w:val="superscript"/>
        </w:rPr>
        <w:t>2</w:t>
      </w:r>
      <w:r w:rsidRPr="00371BA9">
        <w:t xml:space="preserve"> = 0.157, </w:t>
      </w:r>
      <w:r w:rsidR="006B027C">
        <w:t>Fig 5</w:t>
      </w:r>
      <w:r w:rsidRPr="00371BA9">
        <w:t xml:space="preserve">d). We found a trough-shaped relationship between interannual variability in dry season flows and exotic abundance (CVMDFDry, </w:t>
      </w:r>
      <w:r w:rsidR="0050565F" w:rsidRPr="00371BA9">
        <w:t>R</w:t>
      </w:r>
      <w:r w:rsidR="0050565F" w:rsidRPr="0050565F">
        <w:rPr>
          <w:vertAlign w:val="superscript"/>
        </w:rPr>
        <w:t>2</w:t>
      </w:r>
      <w:r w:rsidRPr="00371BA9">
        <w:t xml:space="preserve"> = 0.412, </w:t>
      </w:r>
      <w:r w:rsidR="006B027C">
        <w:t>Fig 5</w:t>
      </w:r>
      <w:r w:rsidRPr="00371BA9">
        <w:t xml:space="preserve">e), although the lower end of the distribution was data-poor and may have been unduly influenced by values for a single pair of sites. Throughout the centre and upper ranges of the distribution, however, exotic abundance increased strongly with interannual variability in dry season flow. Exotic abundance </w:t>
      </w:r>
      <w:r w:rsidRPr="00371BA9">
        <w:lastRenderedPageBreak/>
        <w:t xml:space="preserve">also increased with interannual variability in high spell duration (CVAnnHSMeanDur, </w:t>
      </w:r>
      <w:r w:rsidR="0050565F" w:rsidRPr="00371BA9">
        <w:t>R</w:t>
      </w:r>
      <w:r w:rsidR="0050565F" w:rsidRPr="0050565F">
        <w:rPr>
          <w:vertAlign w:val="superscript"/>
        </w:rPr>
        <w:t>2</w:t>
      </w:r>
      <w:r w:rsidRPr="00371BA9">
        <w:t xml:space="preserve"> = 0.129, </w:t>
      </w:r>
      <w:r w:rsidR="006B027C">
        <w:t>Fig 5</w:t>
      </w:r>
      <w:r w:rsidRPr="00371BA9">
        <w:t xml:space="preserve">f). The proportion of the upstream catchment used for irrigated agricultural production was a strong positive predictor of exotic abundance (production_irrigated, </w:t>
      </w:r>
      <w:r w:rsidR="0050565F" w:rsidRPr="00371BA9">
        <w:t>R</w:t>
      </w:r>
      <w:r w:rsidR="0050565F" w:rsidRPr="0050565F">
        <w:rPr>
          <w:vertAlign w:val="superscript"/>
        </w:rPr>
        <w:t>2</w:t>
      </w:r>
      <w:r w:rsidRPr="00371BA9">
        <w:t xml:space="preserve"> = 0.37, </w:t>
      </w:r>
      <w:r w:rsidR="006B027C">
        <w:t>Fig 5</w:t>
      </w:r>
      <w:r w:rsidRPr="00371BA9">
        <w:t xml:space="preserve">g), as was production from relatively natural environments, although somewhat less so (production_natural, </w:t>
      </w:r>
      <w:r w:rsidR="0050565F" w:rsidRPr="00371BA9">
        <w:t>R</w:t>
      </w:r>
      <w:r w:rsidR="0050565F" w:rsidRPr="0050565F">
        <w:rPr>
          <w:vertAlign w:val="superscript"/>
        </w:rPr>
        <w:t>2</w:t>
      </w:r>
      <w:r w:rsidRPr="00371BA9">
        <w:t xml:space="preserve"> = 0.232, </w:t>
      </w:r>
      <w:r w:rsidR="00CF54B2">
        <w:t>Fig</w:t>
      </w:r>
      <w:r w:rsidRPr="00371BA9">
        <w:t xml:space="preserve"> </w:t>
      </w:r>
      <w:r w:rsidR="00534DC5">
        <w:t>4</w:t>
      </w:r>
      <w:r w:rsidRPr="00371BA9">
        <w:t xml:space="preserve">h). Exotic abundance declined as dry season precipitation increased (clim_pdry, </w:t>
      </w:r>
      <w:r w:rsidR="0050565F" w:rsidRPr="00371BA9">
        <w:t>R</w:t>
      </w:r>
      <w:r w:rsidR="0050565F" w:rsidRPr="0050565F">
        <w:rPr>
          <w:vertAlign w:val="superscript"/>
        </w:rPr>
        <w:t>2</w:t>
      </w:r>
      <w:r w:rsidRPr="00371BA9">
        <w:t xml:space="preserve"> = 0.207, </w:t>
      </w:r>
      <w:r w:rsidR="006B027C">
        <w:t>Fig 5</w:t>
      </w:r>
      <w:r w:rsidRPr="00371BA9">
        <w:t xml:space="preserve">i), increased with soil pH (soil_phc, </w:t>
      </w:r>
      <w:r w:rsidR="0050565F" w:rsidRPr="00371BA9">
        <w:t>R</w:t>
      </w:r>
      <w:r w:rsidR="0050565F" w:rsidRPr="0050565F">
        <w:rPr>
          <w:vertAlign w:val="superscript"/>
        </w:rPr>
        <w:t>2</w:t>
      </w:r>
      <w:r w:rsidRPr="00371BA9">
        <w:t xml:space="preserve"> = 0.242, Fig Xj), and decreased with soil depth to hard rock (soil_der, </w:t>
      </w:r>
      <w:r w:rsidR="0050565F" w:rsidRPr="00371BA9">
        <w:t>R</w:t>
      </w:r>
      <w:r w:rsidR="0050565F" w:rsidRPr="0050565F">
        <w:rPr>
          <w:vertAlign w:val="superscript"/>
        </w:rPr>
        <w:t>2</w:t>
      </w:r>
      <w:r w:rsidRPr="00371BA9">
        <w:t xml:space="preserve"> = 0.140, </w:t>
      </w:r>
      <w:r w:rsidR="006B027C">
        <w:t>Fig 5</w:t>
      </w:r>
      <w:r w:rsidRPr="00371BA9">
        <w:t>k).</w:t>
      </w:r>
    </w:p>
    <w:p w14:paraId="43469C56" w14:textId="77777777" w:rsidR="00466CD0" w:rsidRPr="00371BA9" w:rsidRDefault="00466CD0" w:rsidP="00633DB6">
      <w:pPr>
        <w:spacing w:line="480" w:lineRule="auto"/>
        <w:jc w:val="both"/>
      </w:pPr>
      <w:r w:rsidRPr="00371BA9">
        <w:t>With respect to hypothesis 1a, we found the opposite of expected: hydrological heterogeneity (as measured by CVAnnBFI, CVMDFDry and CVAnnHSMeanDur) appears to be associated with higher exotic abundance. These relationships did not exhibit unimodality. Production land uses were associated with higher exotic abundance, supporting hypothesis 2.</w:t>
      </w:r>
    </w:p>
    <w:p w14:paraId="06E86257" w14:textId="25BE3FD1" w:rsidR="00466CD0" w:rsidRPr="00371BA9" w:rsidRDefault="002B6AF0" w:rsidP="00633DB6">
      <w:pPr>
        <w:keepNext/>
        <w:spacing w:line="480" w:lineRule="auto"/>
        <w:jc w:val="both"/>
      </w:pPr>
      <w:r>
        <w:rPr>
          <w:noProof/>
          <w:lang w:eastAsia="en-AU"/>
        </w:rPr>
        <w:lastRenderedPageBreak/>
        <w:drawing>
          <wp:inline distT="0" distB="0" distL="0" distR="0" wp14:anchorId="0EA2F30B" wp14:editId="346CF230">
            <wp:extent cx="5731510" cy="46609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eciesRichness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660900"/>
                    </a:xfrm>
                    <a:prstGeom prst="rect">
                      <a:avLst/>
                    </a:prstGeom>
                  </pic:spPr>
                </pic:pic>
              </a:graphicData>
            </a:graphic>
          </wp:inline>
        </w:drawing>
      </w:r>
    </w:p>
    <w:p w14:paraId="1C1167F1" w14:textId="336A1102"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2</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univariat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C_MinM); d.) </w:t>
      </w:r>
      <w:proofErr w:type="gramStart"/>
      <w:r w:rsidRPr="00371BA9">
        <w:rPr>
          <w:sz w:val="22"/>
          <w:szCs w:val="22"/>
        </w:rPr>
        <w:t>contingency</w:t>
      </w:r>
      <w:proofErr w:type="gramEnd"/>
      <w:r w:rsidRPr="00371BA9">
        <w:rPr>
          <w:sz w:val="22"/>
          <w:szCs w:val="22"/>
        </w:rPr>
        <w:t xml:space="preserve"> of monthly minimum daily flows (M_MinM); e.) </w:t>
      </w:r>
      <w:proofErr w:type="gramStart"/>
      <w:r w:rsidRPr="00371BA9">
        <w:rPr>
          <w:sz w:val="22"/>
          <w:szCs w:val="22"/>
        </w:rPr>
        <w:t>mean</w:t>
      </w:r>
      <w:proofErr w:type="gramEnd"/>
      <w:r w:rsidRPr="00371BA9">
        <w:rPr>
          <w:sz w:val="22"/>
          <w:szCs w:val="22"/>
        </w:rPr>
        <w:t xml:space="preserve"> duration of high flow periods (HSMeanDur, days); f.) </w:t>
      </w:r>
      <w:proofErr w:type="gramStart"/>
      <w:r w:rsidRPr="00371BA9">
        <w:rPr>
          <w:sz w:val="22"/>
          <w:szCs w:val="22"/>
        </w:rPr>
        <w:t>mean</w:t>
      </w:r>
      <w:proofErr w:type="gramEnd"/>
      <w:r w:rsidRPr="00371BA9">
        <w:rPr>
          <w:sz w:val="22"/>
          <w:szCs w:val="22"/>
        </w:rPr>
        <w:t xml:space="preserve"> annual frequency of high flow periods (MDFAnnHSNum);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i.) </w:t>
      </w:r>
      <w:proofErr w:type="gramStart"/>
      <w:r w:rsidRPr="00371BA9">
        <w:rPr>
          <w:sz w:val="22"/>
          <w:szCs w:val="22"/>
        </w:rPr>
        <w:t>precipitation</w:t>
      </w:r>
      <w:proofErr w:type="gramEnd"/>
      <w:r w:rsidRPr="00371BA9">
        <w:rPr>
          <w:sz w:val="22"/>
          <w:szCs w:val="22"/>
        </w:rPr>
        <w:t xml:space="preserve"> in the wettest quarter of the year (clim_pwet, mm); j.) </w:t>
      </w:r>
      <w:proofErr w:type="gramStart"/>
      <w:r w:rsidRPr="00371BA9">
        <w:rPr>
          <w:sz w:val="22"/>
          <w:szCs w:val="22"/>
        </w:rPr>
        <w:t>temperature</w:t>
      </w:r>
      <w:proofErr w:type="gramEnd"/>
      <w:r w:rsidRPr="00371BA9">
        <w:rPr>
          <w:sz w:val="22"/>
          <w:szCs w:val="22"/>
        </w:rPr>
        <w:t xml:space="preserve"> seasonality (clim_tsea, standard deviation * 100); k.) </w:t>
      </w:r>
      <w:proofErr w:type="gramStart"/>
      <w:r w:rsidRPr="00371BA9">
        <w:rPr>
          <w:sz w:val="22"/>
          <w:szCs w:val="22"/>
        </w:rPr>
        <w:t>soil</w:t>
      </w:r>
      <w:proofErr w:type="gramEnd"/>
      <w:r w:rsidRPr="00371BA9">
        <w:rPr>
          <w:sz w:val="22"/>
          <w:szCs w:val="22"/>
        </w:rPr>
        <w:t xml:space="preserve"> organic carbon (soil_soc, %); l.) soil silt content (soil_slt, %); m.) soil total phosphorus (soil_pto, %); n.) soil available water capacity (soil_awc, %). Species richness is presented as standardised by plot area. Fitted lines depict ordinary least-squares regression models. Shaded areas depict the smoothed 95% confidence interval around the regression model.</w:t>
      </w:r>
    </w:p>
    <w:p w14:paraId="62CD5533" w14:textId="3797A575" w:rsidR="00466CD0" w:rsidRPr="00371BA9" w:rsidRDefault="002B6AF0" w:rsidP="00633DB6">
      <w:pPr>
        <w:keepNext/>
        <w:spacing w:line="480" w:lineRule="auto"/>
        <w:jc w:val="both"/>
      </w:pPr>
      <w:r>
        <w:rPr>
          <w:noProof/>
          <w:lang w:eastAsia="en-AU"/>
        </w:rPr>
        <w:lastRenderedPageBreak/>
        <w:drawing>
          <wp:inline distT="0" distB="0" distL="0" distR="0" wp14:anchorId="4FB346D4" wp14:editId="5C5742EB">
            <wp:extent cx="5731510" cy="34226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ic.SES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22650"/>
                    </a:xfrm>
                    <a:prstGeom prst="rect">
                      <a:avLst/>
                    </a:prstGeom>
                  </pic:spPr>
                </pic:pic>
              </a:graphicData>
            </a:graphic>
          </wp:inline>
        </w:drawing>
      </w:r>
    </w:p>
    <w:p w14:paraId="713B1A16" w14:textId="50532FA6" w:rsidR="00466CD0" w:rsidRPr="00222CC5"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3</w:t>
      </w:r>
      <w:r w:rsidRPr="00371BA9">
        <w:rPr>
          <w:noProof/>
          <w:sz w:val="22"/>
          <w:szCs w:val="22"/>
        </w:rPr>
        <w:fldChar w:fldCharType="end"/>
      </w:r>
      <w:r w:rsidRPr="00371BA9">
        <w:rPr>
          <w:sz w:val="22"/>
          <w:szCs w:val="22"/>
        </w:rPr>
        <w:t xml:space="preserve">. Environmental drivers of standardised effect size functional richness (FRic.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FRic.SES and environmental variables describing c.) </w:t>
      </w:r>
      <w:proofErr w:type="gramStart"/>
      <w:r w:rsidRPr="00371BA9">
        <w:rPr>
          <w:sz w:val="22"/>
          <w:szCs w:val="22"/>
        </w:rPr>
        <w:t>interannual</w:t>
      </w:r>
      <w:proofErr w:type="gramEnd"/>
      <w:r w:rsidRPr="00371BA9">
        <w:rPr>
          <w:sz w:val="22"/>
          <w:szCs w:val="22"/>
        </w:rPr>
        <w:t xml:space="preserve"> variability in baseflow (CVAnnBFI); d.) </w:t>
      </w:r>
      <w:proofErr w:type="gramStart"/>
      <w:r w:rsidRPr="00371BA9">
        <w:rPr>
          <w:sz w:val="22"/>
          <w:szCs w:val="22"/>
        </w:rPr>
        <w:t>mean</w:t>
      </w:r>
      <w:proofErr w:type="gramEnd"/>
      <w:r w:rsidRPr="00371BA9">
        <w:rPr>
          <w:sz w:val="22"/>
          <w:szCs w:val="22"/>
        </w:rPr>
        <w:t xml:space="preserve"> annual frequency of high flow periods (MDFAnnHSNum);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clim_pwet, mm); g.) </w:t>
      </w:r>
      <w:proofErr w:type="gramStart"/>
      <w:r w:rsidRPr="00371BA9">
        <w:rPr>
          <w:sz w:val="22"/>
          <w:szCs w:val="22"/>
        </w:rPr>
        <w:t>soil</w:t>
      </w:r>
      <w:proofErr w:type="gramEnd"/>
      <w:r w:rsidRPr="00371BA9">
        <w:rPr>
          <w:sz w:val="22"/>
          <w:szCs w:val="22"/>
        </w:rPr>
        <w:t xml:space="preserve"> total nitrogen (soil_nto, %); h.) soil organic carbon (soil_soc, %). Fitted lines depict ordinary least-squares regression models. Shaded areas depict the smoothed 95% confidence interval around the regression model.</w:t>
      </w:r>
    </w:p>
    <w:p w14:paraId="0364B428" w14:textId="77777777" w:rsidR="00466CD0" w:rsidRPr="00371BA9" w:rsidRDefault="00466CD0" w:rsidP="00633DB6">
      <w:pPr>
        <w:spacing w:line="480" w:lineRule="auto"/>
        <w:jc w:val="both"/>
      </w:pPr>
    </w:p>
    <w:p w14:paraId="4960273E" w14:textId="4A3C520B" w:rsidR="00466CD0" w:rsidRPr="00371BA9" w:rsidRDefault="002B6AF0" w:rsidP="00633DB6">
      <w:pPr>
        <w:keepNext/>
        <w:spacing w:line="480" w:lineRule="auto"/>
        <w:jc w:val="both"/>
      </w:pPr>
      <w:r>
        <w:rPr>
          <w:noProof/>
          <w:lang w:eastAsia="en-AU"/>
        </w:rPr>
        <w:lastRenderedPageBreak/>
        <w:drawing>
          <wp:inline distT="0" distB="0" distL="0" distR="0" wp14:anchorId="07245D78" wp14:editId="0D061B17">
            <wp:extent cx="5731510" cy="34753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Dis.SE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75355"/>
                    </a:xfrm>
                    <a:prstGeom prst="rect">
                      <a:avLst/>
                    </a:prstGeom>
                  </pic:spPr>
                </pic:pic>
              </a:graphicData>
            </a:graphic>
          </wp:inline>
        </w:drawing>
      </w:r>
    </w:p>
    <w:p w14:paraId="08CE3EA8" w14:textId="61FA2C71"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4</w:t>
      </w:r>
      <w:r w:rsidRPr="00371BA9">
        <w:rPr>
          <w:noProof/>
          <w:sz w:val="22"/>
          <w:szCs w:val="22"/>
        </w:rPr>
        <w:fldChar w:fldCharType="end"/>
      </w:r>
      <w:r w:rsidRPr="00371BA9">
        <w:rPr>
          <w:sz w:val="22"/>
          <w:szCs w:val="22"/>
        </w:rPr>
        <w:t xml:space="preserve">. Environmental drivers of standardised effect size functional dispersion (FDis.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FDis.SES and environmental variables describing c.) </w:t>
      </w:r>
      <w:proofErr w:type="gramStart"/>
      <w:r w:rsidRPr="00371BA9">
        <w:rPr>
          <w:sz w:val="22"/>
          <w:szCs w:val="22"/>
        </w:rPr>
        <w:t>constancy</w:t>
      </w:r>
      <w:proofErr w:type="gramEnd"/>
      <w:r w:rsidRPr="00371BA9">
        <w:rPr>
          <w:sz w:val="22"/>
          <w:szCs w:val="22"/>
        </w:rPr>
        <w:t xml:space="preserve"> of monthly maximum daily flows (C_MaxM); d.) </w:t>
      </w:r>
      <w:proofErr w:type="gramStart"/>
      <w:r w:rsidRPr="00371BA9">
        <w:rPr>
          <w:sz w:val="22"/>
          <w:szCs w:val="22"/>
        </w:rPr>
        <w:t>mean</w:t>
      </w:r>
      <w:proofErr w:type="gramEnd"/>
      <w:r w:rsidRPr="00371BA9">
        <w:rPr>
          <w:sz w:val="22"/>
          <w:szCs w:val="22"/>
        </w:rPr>
        <w:t xml:space="preserve"> annual frequency of high flow periods (MDFAnnHSNum);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clim_pwet, mm); g.) </w:t>
      </w:r>
      <w:proofErr w:type="gramStart"/>
      <w:r w:rsidRPr="00371BA9">
        <w:rPr>
          <w:sz w:val="22"/>
          <w:szCs w:val="22"/>
        </w:rPr>
        <w:t>soil</w:t>
      </w:r>
      <w:proofErr w:type="gramEnd"/>
      <w:r w:rsidRPr="00371BA9">
        <w:rPr>
          <w:sz w:val="22"/>
          <w:szCs w:val="22"/>
        </w:rPr>
        <w:t xml:space="preserve"> total nitrogen (soil_nto, %); h.) soil organic carbon (soil_soc, %). Fitted lines depict ordinary least-squares regression models. Shaded areas depict the smoothed 95% confidence interval around the regression model.</w:t>
      </w:r>
    </w:p>
    <w:p w14:paraId="6B46714B" w14:textId="77777777" w:rsidR="00466CD0" w:rsidRPr="00371BA9" w:rsidRDefault="00466CD0" w:rsidP="00633DB6">
      <w:pPr>
        <w:spacing w:line="480" w:lineRule="auto"/>
        <w:jc w:val="both"/>
      </w:pPr>
    </w:p>
    <w:p w14:paraId="08754847" w14:textId="0C4C31AA" w:rsidR="00466CD0" w:rsidRPr="00371BA9" w:rsidRDefault="002B6AF0" w:rsidP="00633DB6">
      <w:pPr>
        <w:keepNext/>
        <w:spacing w:line="480" w:lineRule="auto"/>
        <w:jc w:val="both"/>
      </w:pPr>
      <w:r>
        <w:rPr>
          <w:noProof/>
          <w:lang w:eastAsia="en-AU"/>
        </w:rPr>
        <w:lastRenderedPageBreak/>
        <w:drawing>
          <wp:inline distT="0" distB="0" distL="0" distR="0" wp14:anchorId="6219F5D0" wp14:editId="29A61AFD">
            <wp:extent cx="5731510" cy="46659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otic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665980"/>
                    </a:xfrm>
                    <a:prstGeom prst="rect">
                      <a:avLst/>
                    </a:prstGeom>
                  </pic:spPr>
                </pic:pic>
              </a:graphicData>
            </a:graphic>
          </wp:inline>
        </w:drawing>
      </w:r>
    </w:p>
    <w:p w14:paraId="1662935A" w14:textId="5A1B87D3" w:rsidR="00466CD0"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5</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variables describing c.) </w:t>
      </w:r>
      <w:proofErr w:type="gramStart"/>
      <w:r w:rsidRPr="00371BA9">
        <w:rPr>
          <w:sz w:val="22"/>
          <w:szCs w:val="22"/>
        </w:rPr>
        <w:t>interannual</w:t>
      </w:r>
      <w:proofErr w:type="gramEnd"/>
      <w:r w:rsidRPr="00371BA9">
        <w:rPr>
          <w:sz w:val="22"/>
          <w:szCs w:val="22"/>
        </w:rPr>
        <w:t xml:space="preserve"> variability in baseflow index (CVAnnBFI); d.) </w:t>
      </w:r>
      <w:proofErr w:type="gramStart"/>
      <w:r w:rsidRPr="00371BA9">
        <w:rPr>
          <w:sz w:val="22"/>
          <w:szCs w:val="22"/>
        </w:rPr>
        <w:t>constancy</w:t>
      </w:r>
      <w:proofErr w:type="gramEnd"/>
      <w:r w:rsidRPr="00371BA9">
        <w:rPr>
          <w:sz w:val="22"/>
          <w:szCs w:val="22"/>
        </w:rPr>
        <w:t xml:space="preserve"> of monthly maximum daily flows (C_MaxM); e.) </w:t>
      </w:r>
      <w:proofErr w:type="gramStart"/>
      <w:r w:rsidRPr="00371BA9">
        <w:rPr>
          <w:sz w:val="22"/>
          <w:szCs w:val="22"/>
        </w:rPr>
        <w:t>interannual</w:t>
      </w:r>
      <w:proofErr w:type="gramEnd"/>
      <w:r w:rsidRPr="00371BA9">
        <w:rPr>
          <w:sz w:val="22"/>
          <w:szCs w:val="22"/>
        </w:rPr>
        <w:t xml:space="preserve"> variability in dry season mean daily flow (CVMDFDry); f.) </w:t>
      </w:r>
      <w:proofErr w:type="gramStart"/>
      <w:r w:rsidRPr="00371BA9">
        <w:rPr>
          <w:sz w:val="22"/>
          <w:szCs w:val="22"/>
        </w:rPr>
        <w:t>interannual</w:t>
      </w:r>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production_irrigated, geographically weighted %); h.) proportion of catchment used for production from relatively natural environments (production_natural, geographically weighted %); i.) precipitation in the driest quarter (clim_pdry, mm); j.) </w:t>
      </w:r>
      <w:proofErr w:type="gramStart"/>
      <w:r w:rsidRPr="00371BA9">
        <w:rPr>
          <w:sz w:val="22"/>
          <w:szCs w:val="22"/>
        </w:rPr>
        <w:t>soil</w:t>
      </w:r>
      <w:proofErr w:type="gramEnd"/>
      <w:r w:rsidRPr="00371BA9">
        <w:rPr>
          <w:sz w:val="22"/>
          <w:szCs w:val="22"/>
        </w:rPr>
        <w:t xml:space="preserve"> pH (soil_phc, %); k.) depth of regolith (soil_der, m to hard rock). Fitted lines depict ordinary least-squares regression models. Shaded areas depict the smoothed 95% confidence interval around the regression model.</w:t>
      </w:r>
    </w:p>
    <w:p w14:paraId="3A9EC8A8" w14:textId="77777777" w:rsidR="00222CC5" w:rsidRDefault="00222CC5" w:rsidP="00633DB6">
      <w:pPr>
        <w:spacing w:line="480" w:lineRule="auto"/>
        <w:jc w:val="both"/>
      </w:pPr>
    </w:p>
    <w:p w14:paraId="5EBBA914" w14:textId="77777777" w:rsidR="00466CD0" w:rsidRPr="00371BA9" w:rsidRDefault="00466CD0" w:rsidP="00633DB6">
      <w:pPr>
        <w:spacing w:line="480" w:lineRule="auto"/>
        <w:jc w:val="both"/>
      </w:pPr>
      <w:r w:rsidRPr="00371BA9">
        <w:lastRenderedPageBreak/>
        <w:t>DISCUSSION</w:t>
      </w:r>
    </w:p>
    <w:p w14:paraId="605245BF" w14:textId="111A6764" w:rsidR="00466CD0" w:rsidRDefault="00466CD0" w:rsidP="00633DB6">
      <w:pPr>
        <w:spacing w:line="480" w:lineRule="auto"/>
        <w:jc w:val="both"/>
      </w:pPr>
      <w:r w:rsidRPr="00371BA9">
        <w:t xml:space="preserve">We proposed that generation of niche complexity by spatially and temporally heterogeneous environmental conditions is the dominant control on diversity in riparian plant communities. Under this framework, </w:t>
      </w:r>
      <w:r w:rsidR="002E42C8">
        <w:t>suppression</w:t>
      </w:r>
      <w:r w:rsidRPr="00371BA9">
        <w:t xml:space="preserve"> of natural environmental heterogeneity by human modification of river flow regimes and catchment landscapes would result in lower diversity</w:t>
      </w:r>
      <w:r w:rsidR="00222CC5">
        <w:t xml:space="preserve"> </w:t>
      </w:r>
      <w:r w:rsidR="00222CC5">
        <w:fldChar w:fldCharType="begin" w:fldLock="1"/>
      </w:r>
      <w:r w:rsidR="00F80380">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1997, 2010)", "plainTextFormattedCitation" : "(Poff et al. 1997, 2010)", "previouslyFormattedCitation" : "(Poff &lt;i&gt;et al.&lt;/i&gt; 1997, 2010)" }, "properties" : { "noteIndex" : 0 }, "schema" : "https://github.com/citation-style-language/schema/raw/master/csl-citation.json" }</w:instrText>
      </w:r>
      <w:r w:rsidR="00222CC5">
        <w:fldChar w:fldCharType="separate"/>
      </w:r>
      <w:r w:rsidR="00222CC5" w:rsidRPr="00222CC5">
        <w:rPr>
          <w:noProof/>
        </w:rPr>
        <w:t xml:space="preserve">(Poff </w:t>
      </w:r>
      <w:r w:rsidR="00222CC5" w:rsidRPr="00222CC5">
        <w:rPr>
          <w:i/>
          <w:noProof/>
        </w:rPr>
        <w:t>et al.</w:t>
      </w:r>
      <w:r w:rsidR="00222CC5" w:rsidRPr="00222CC5">
        <w:rPr>
          <w:noProof/>
        </w:rPr>
        <w:t xml:space="preserve"> 1997, 2010)</w:t>
      </w:r>
      <w:r w:rsidR="00222CC5">
        <w:fldChar w:fldCharType="end"/>
      </w:r>
      <w:r w:rsidRPr="00371BA9">
        <w:t>.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4F4A964A" w14:textId="2FF1B035" w:rsidR="00466CD0" w:rsidRDefault="00466CD0" w:rsidP="00633DB6">
      <w:pPr>
        <w:spacing w:line="48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FRic.SES than any other group of environmental variables. </w:t>
      </w:r>
      <w:r w:rsidR="00BA2702">
        <w:t>Additionally, o</w:t>
      </w:r>
      <w:r w:rsidRPr="00371BA9">
        <w:t>f the individual environmental variables with significant</w:t>
      </w:r>
      <w:r w:rsidR="00BA2702">
        <w:t xml:space="preserve"> relationships to FDis.SES, </w:t>
      </w:r>
      <w:r w:rsidRPr="00371BA9">
        <w:t xml:space="preserve">consistency in monthly maximum flows (C_MaxM) explained the most variation. </w:t>
      </w:r>
      <w:r w:rsidR="00BA2702">
        <w:t xml:space="preserve">Given that </w:t>
      </w:r>
      <w:r w:rsidR="000C0720">
        <w:t>a large proportion of</w:t>
      </w:r>
      <w:r w:rsidR="00BA2702">
        <w:t xml:space="preserve"> v</w:t>
      </w:r>
      <w:r w:rsidRPr="00371BA9">
        <w:t xml:space="preserve">ariation in diversity metrics and exotic abundance </w:t>
      </w:r>
      <w:r w:rsidR="000C0720">
        <w:t xml:space="preserve">explained by flow regime </w:t>
      </w:r>
      <w:r w:rsidR="00BA2702">
        <w:t>was</w:t>
      </w:r>
      <w:r w:rsidRPr="00371BA9">
        <w:t xml:space="preserve"> co-explained by soil and climatic variables, </w:t>
      </w:r>
      <w:r w:rsidR="000C0720">
        <w:t>i</w:t>
      </w:r>
      <w:r w:rsidRPr="00371BA9">
        <w:t xml:space="preserve">s it possible to attribute flow regime as the dominant control on diversity? SR increased with contingency of minimum flows (M_MinM, </w:t>
      </w:r>
      <w:r w:rsidR="006B027C">
        <w:t>Fig 2</w:t>
      </w:r>
      <w:r w:rsidR="0050565F">
        <w:t>d</w:t>
      </w:r>
      <w:r w:rsidRPr="00371BA9">
        <w:t xml:space="preserve">), and also increased when M_MinM was increased by flow modification (M_MinM.mod, </w:t>
      </w:r>
      <w:r w:rsidR="006B027C">
        <w:t>Fig 2</w:t>
      </w:r>
      <w:r w:rsidR="0050565F">
        <w:t>h</w:t>
      </w:r>
      <w:r w:rsidRPr="00371BA9">
        <w:t xml:space="preserve">). SR had no direct relationship with the degree of modification of contingency of minimum flows (i.e. C_MinM.mod) did increase as dry season flows </w:t>
      </w:r>
      <w:r w:rsidRPr="00371BA9">
        <w:lastRenderedPageBreak/>
        <w:t xml:space="preserve">(MDFMDFDry.mod, </w:t>
      </w:r>
      <w:r w:rsidR="006B027C">
        <w:t>Fig 2</w:t>
      </w:r>
      <w:r w:rsidR="0050565F">
        <w:t>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MDFAnnHSNum) was associated with lower FRic.SES and FDis.SES, and communities with altered high flow frequency followed the same trend</w:t>
      </w:r>
      <w:r w:rsidR="008E3A8C">
        <w:t xml:space="preserve"> (Figs </w:t>
      </w:r>
      <w:r w:rsidR="00E35220">
        <w:t>3</w:t>
      </w:r>
      <w:r w:rsidR="008E3A8C">
        <w:t xml:space="preserve">d, </w:t>
      </w:r>
      <w:r w:rsidR="00E35220">
        <w:t>4</w:t>
      </w:r>
      <w:r w:rsidR="008E3A8C">
        <w:t>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shallow extent of flow modification in the region over a relatively 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FRic.SES and FDis.SES lends weight to the case that hydrology was an important control on diversity. </w:t>
      </w:r>
    </w:p>
    <w:p w14:paraId="7B746FEB" w14:textId="7D620E98" w:rsidR="00466CD0" w:rsidRPr="00371BA9" w:rsidRDefault="00466CD0" w:rsidP="00633DB6">
      <w:pPr>
        <w:spacing w:line="48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F80380">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Tabacchi, Correll &amp; Hauer 1998; Bendix &amp; Hupp 2000)", "plainTextFormattedCitation" : "(Tabacchi, Correll &amp; Hauer 1998; Bendix &amp; Hupp 2000)", "previouslyFormattedCitation" : "(Tabacchi, Correll &amp; Hauer 1998; Bendix &amp; Hupp 2000)" }, "properties" : { "noteIndex" : 0 }, "schema" : "https://github.com/citation-style-language/schema/raw/master/csl-citation.json" }</w:instrText>
      </w:r>
      <w:r w:rsidRPr="00371BA9">
        <w:fldChar w:fldCharType="separate"/>
      </w:r>
      <w:r w:rsidR="00F80380" w:rsidRPr="00F80380">
        <w:rPr>
          <w:noProof/>
        </w:rPr>
        <w:t>(Tabacchi, Correll &amp; Hauer 1998; Bendix &amp; Hupp 2000)</w:t>
      </w:r>
      <w:r w:rsidRPr="00371BA9">
        <w:fldChar w:fldCharType="end"/>
      </w:r>
      <w:r w:rsidRPr="00371BA9">
        <w:t xml:space="preserve">, with longer flood durations acting as an environmental filter favouring species with inundation tolerance traits. An international meta-analysis of the ecology of tropical riverscapes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633DB6">
      <w:pPr>
        <w:spacing w:line="480" w:lineRule="auto"/>
        <w:jc w:val="both"/>
      </w:pPr>
      <w:r w:rsidRPr="00371BA9">
        <w:lastRenderedPageBreak/>
        <w:t xml:space="preserve">Further insight about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FRic.SES is not weighted by species abundance and describes only the range of trait values present. FDis.SES,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traitspac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2BBD882" w:rsidR="00466CD0" w:rsidRPr="00371BA9" w:rsidRDefault="00466CD0" w:rsidP="00633DB6">
      <w:pPr>
        <w:spacing w:line="480" w:lineRule="auto"/>
        <w:jc w:val="both"/>
      </w:pPr>
      <w:r w:rsidRPr="00371BA9">
        <w:t xml:space="preserve">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w:t>
      </w:r>
      <w:r w:rsidR="00FB4ADD">
        <w:t>environmental heterogeneity</w:t>
      </w:r>
      <w:r w:rsidRPr="00371BA9">
        <w:t xml:space="preserve"> </w:t>
      </w:r>
      <w:r w:rsidR="00FB4ADD">
        <w:t>rises</w:t>
      </w:r>
      <w:r w:rsidR="00F80380">
        <w:t xml:space="preserve"> </w:t>
      </w:r>
      <w:r w:rsidR="00F80380">
        <w:fldChar w:fldCharType="begin" w:fldLock="1"/>
      </w:r>
      <w:r w:rsidR="00F80380">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 "properties" : { "noteIndex" : 0 }, "schema" : "https://github.com/citation-style-language/schema/raw/master/csl-citation.json" }</w:instrText>
      </w:r>
      <w:r w:rsidR="00F80380">
        <w:fldChar w:fldCharType="separate"/>
      </w:r>
      <w:r w:rsidR="00F80380" w:rsidRPr="00F80380">
        <w:rPr>
          <w:noProof/>
        </w:rPr>
        <w:t xml:space="preserve">(Laanisto </w:t>
      </w:r>
      <w:r w:rsidR="00F80380" w:rsidRPr="00F80380">
        <w:rPr>
          <w:i/>
          <w:noProof/>
        </w:rPr>
        <w:t>et al.</w:t>
      </w:r>
      <w:r w:rsidR="00F80380" w:rsidRPr="00F80380">
        <w:rPr>
          <w:noProof/>
        </w:rPr>
        <w:t xml:space="preserve"> 2013)</w:t>
      </w:r>
      <w:r w:rsidR="00F80380">
        <w:fldChar w:fldCharType="end"/>
      </w:r>
      <w:r w:rsidRPr="00371BA9">
        <w:t xml:space="preserve">. Comparison of patterns of FRic.SES and species richness reveals an interesting effect along gradients of flood frequency and duration: the relationship of mean duration (HSMeanDur) and frequency (MDFAnnHSNum) of high flow periods with FRic.SES was the inverse of that with SR. Thus community convex hulls retained their volume in traitspace as </w:t>
      </w:r>
      <w:r w:rsidR="003176B1">
        <w:t>environmental heterogeneity</w:t>
      </w:r>
      <w:r w:rsidRPr="00371BA9">
        <w:t xml:space="preserve"> increased, but became more sparsely populated. </w:t>
      </w:r>
    </w:p>
    <w:p w14:paraId="5939B033" w14:textId="57B6EDBA" w:rsidR="00466CD0" w:rsidRPr="00371BA9" w:rsidRDefault="00466CD0" w:rsidP="00633DB6">
      <w:pPr>
        <w:spacing w:line="480" w:lineRule="auto"/>
        <w:jc w:val="both"/>
      </w:pPr>
      <w:r w:rsidRPr="00371BA9">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_MaxM). Strongly negative values for several communities at the lower bound of C_MaxM indicates functional underdispersio</w:t>
      </w:r>
      <w:r w:rsidR="003176B1">
        <w:t>n (i.e. environmental filtering)</w:t>
      </w:r>
      <w:r w:rsidRPr="00371BA9">
        <w:t>, although the full range of variation in FDis.SES was present at low C_MaxM</w:t>
      </w:r>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FDis.SES constricts as constancy increases, however, so with the exception of communities at this lower bound, communities along rivers with similar C_MaxM tend to have similar species abundance distributions </w:t>
      </w:r>
      <w:r w:rsidRPr="00371BA9">
        <w:lastRenderedPageBreak/>
        <w:t>in traitspace. Interestingly, temporal variability in minimum flows (C_MinM, M_MinM) predicted species richness but temporal variability in maximum flows (C_MaxM) pr</w:t>
      </w:r>
      <w:r w:rsidR="00E55E0A">
        <w:t xml:space="preserve">edicted functional divergence. </w:t>
      </w:r>
      <w:r w:rsidRPr="00371BA9">
        <w:t xml:space="preserve">Compared with species richness, both FRic.SES and FDis.SES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633DB6">
      <w:pPr>
        <w:spacing w:line="48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r w:rsidRPr="000C0720">
        <w:t xml:space="preserve">Additionally, our environmental gradient analyses are based on a niche optimisation paradigm of community assembly, and do not account for neutral processes or biotic interactions </w:t>
      </w:r>
      <w:r w:rsidRPr="000C0720">
        <w:fldChar w:fldCharType="begin" w:fldLock="1"/>
      </w:r>
      <w:r w:rsidR="00E55E0A" w:rsidRPr="000C0720">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0C0720">
        <w:fldChar w:fldCharType="separate"/>
      </w:r>
      <w:r w:rsidR="00F17233" w:rsidRPr="000C0720">
        <w:rPr>
          <w:noProof/>
        </w:rPr>
        <w:t xml:space="preserve">(Kraft </w:t>
      </w:r>
      <w:r w:rsidR="00F17233" w:rsidRPr="000C0720">
        <w:rPr>
          <w:i/>
          <w:noProof/>
        </w:rPr>
        <w:t>et al.</w:t>
      </w:r>
      <w:r w:rsidR="00F17233" w:rsidRPr="000C0720">
        <w:rPr>
          <w:noProof/>
        </w:rPr>
        <w:t xml:space="preserve"> 2015)</w:t>
      </w:r>
      <w:r w:rsidRPr="000C0720">
        <w:fldChar w:fldCharType="end"/>
      </w:r>
      <w:r w:rsidRPr="000C0720">
        <w:t>.</w:t>
      </w:r>
    </w:p>
    <w:p w14:paraId="7DACE948" w14:textId="4938781F" w:rsidR="00496700" w:rsidRDefault="007808E9" w:rsidP="00633DB6">
      <w:pPr>
        <w:spacing w:line="48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hydrologically heterogeneous sites, and a greater proportion of catchment used for forestry. </w:t>
      </w:r>
      <w:r w:rsidR="007E0205">
        <w:t xml:space="preserve">Thus the combined stresses of disturbance from </w:t>
      </w:r>
      <w:r w:rsidR="007E0205">
        <w:lastRenderedPageBreak/>
        <w:t xml:space="preserve">forestry practices and heterogeneous flows may favour novel species assemblages. It is notable that flow modification was not significantly associated with exotic abundance, given that altered flow regimes have been linked to invasion in previous studies of regulated Australian river systems </w:t>
      </w:r>
      <w:r w:rsidR="007E0205">
        <w:fldChar w:fldCharType="begin" w:fldLock="1"/>
      </w:r>
      <w:r w:rsidR="00B10751">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Greet, Cousens &amp; Webb 2012)", "plainTextFormattedCitation" : "(Catford et al. 2011; Greet, Cousens &amp; Webb 2012)", "previouslyFormattedCitation" : "(Catford &lt;i&gt;et al.&lt;/i&gt; 2011; Greet, Cousens &amp; Webb 2012)" }, "properties" : { "noteIndex" : 0 }, "schema" : "https://github.com/citation-style-language/schema/raw/master/csl-citation.json" }</w:instrText>
      </w:r>
      <w:r w:rsidR="007E0205">
        <w:fldChar w:fldCharType="separate"/>
      </w:r>
      <w:r w:rsidR="007E0205" w:rsidRPr="007E0205">
        <w:rPr>
          <w:noProof/>
        </w:rPr>
        <w:t xml:space="preserve">(Catford </w:t>
      </w:r>
      <w:r w:rsidR="007E0205" w:rsidRPr="007E0205">
        <w:rPr>
          <w:i/>
          <w:noProof/>
        </w:rPr>
        <w:t>et al.</w:t>
      </w:r>
      <w:r w:rsidR="007E0205" w:rsidRPr="007E0205">
        <w:rPr>
          <w:noProof/>
        </w:rPr>
        <w:t xml:space="preserve"> 2011; Greet, Cousens &amp; Webb 2012)</w:t>
      </w:r>
      <w:r w:rsidR="007E0205">
        <w:fldChar w:fldCharType="end"/>
      </w:r>
      <w:r w:rsidR="007E0205">
        <w:t>. It may be significant that while these studies found</w:t>
      </w:r>
      <w:r w:rsidR="00A44502">
        <w:t xml:space="preserve"> flow modification to exacer</w:t>
      </w:r>
      <w:r w:rsidR="007E0205">
        <w:t>bate invasion</w:t>
      </w:r>
      <w:r w:rsidR="00A44502">
        <w:t xml:space="preserve"> primarily</w:t>
      </w:r>
      <w:r w:rsidR="007E0205">
        <w:t xml:space="preserve"> by herbaceous species, the most dominant invaders in this study tended to be woody trees or vines (e.g</w:t>
      </w:r>
      <w:r w:rsidR="007E0205" w:rsidRPr="00A44502">
        <w:t xml:space="preserve">. </w:t>
      </w:r>
      <w:r w:rsidR="007E0205" w:rsidRPr="00A44502">
        <w:rPr>
          <w:i/>
        </w:rPr>
        <w:t>Leucaena leucocephala</w:t>
      </w:r>
      <w:r w:rsidR="007E0205" w:rsidRPr="00A44502">
        <w:t xml:space="preserve">, </w:t>
      </w:r>
      <w:r w:rsidR="007E0205" w:rsidRPr="00A44502">
        <w:rPr>
          <w:i/>
        </w:rPr>
        <w:t>Macfadyena unguis-cati</w:t>
      </w:r>
      <w:r w:rsidR="00A44502" w:rsidRPr="00A44502">
        <w:rPr>
          <w:i/>
        </w:rPr>
        <w:t>,</w:t>
      </w:r>
      <w:r w:rsidR="00A44502">
        <w:rPr>
          <w:i/>
        </w:rPr>
        <w:t xml:space="preserve"> Celtis sinensis).</w:t>
      </w:r>
    </w:p>
    <w:p w14:paraId="04D2D986" w14:textId="78F180E4" w:rsidR="00466CD0" w:rsidRPr="00371BA9" w:rsidRDefault="00466CD0" w:rsidP="00633DB6">
      <w:pPr>
        <w:spacing w:line="480" w:lineRule="auto"/>
        <w:jc w:val="both"/>
      </w:pPr>
      <w:r w:rsidRPr="00371BA9">
        <w:t>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633DB6">
      <w:pPr>
        <w:spacing w:line="480" w:lineRule="auto"/>
        <w:jc w:val="both"/>
      </w:pPr>
      <w:r w:rsidRPr="00371BA9">
        <w:t xml:space="preserve">Despite previous findings that ecosystem multifunctionality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633DB6">
      <w:pPr>
        <w:spacing w:line="48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interannual variability in flow </w:t>
      </w:r>
      <w:r w:rsidRPr="00371BA9">
        <w:lastRenderedPageBreak/>
        <w:t xml:space="preserve">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633DB6">
      <w:pPr>
        <w:spacing w:line="480" w:lineRule="auto"/>
        <w:jc w:val="both"/>
      </w:pPr>
      <w:r w:rsidRPr="00371BA9">
        <w:t>CONCLUSION</w:t>
      </w:r>
    </w:p>
    <w:p w14:paraId="2891FB9D" w14:textId="1A83FCFA" w:rsidR="00466CD0" w:rsidRDefault="00466CD0" w:rsidP="00633DB6">
      <w:pPr>
        <w:spacing w:line="48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w:t>
      </w:r>
      <w:r w:rsidR="00644D16">
        <w:t>key control on diversity in south-east Q</w:t>
      </w:r>
      <w:r w:rsidR="007C5584">
        <w:t>ueensland</w:t>
      </w:r>
      <w:bookmarkStart w:id="1" w:name="_GoBack"/>
      <w:bookmarkEnd w:id="1"/>
      <w:r w:rsidRPr="00371BA9">
        <w:t>.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w:t>
      </w:r>
      <w:r w:rsidR="00A44502" w:rsidRPr="00371BA9">
        <w:t>Environmental conditions may also have interactive effects on exotic abundance and riparian plant diversity</w:t>
      </w:r>
      <w:r w:rsidR="00A44502">
        <w:t>, and explicitly accommodating</w:t>
      </w:r>
      <w:r w:rsidR="00A44502" w:rsidRPr="00371BA9">
        <w:t xml:space="preserve"> tests for interactions into experimental design may provide </w:t>
      </w:r>
      <w:r w:rsidR="00A44502">
        <w:t>further</w:t>
      </w:r>
      <w:r w:rsidR="00A44502" w:rsidRPr="00371BA9">
        <w:t xml:space="preserve"> insight into environmental c</w:t>
      </w:r>
      <w:r w:rsidR="00A44502">
        <w:t xml:space="preserve">ontrols on diversity. </w:t>
      </w:r>
      <w:r w:rsidRPr="00371BA9">
        <w:t>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633D024D" w14:textId="77777777" w:rsidR="00644D16" w:rsidRDefault="00644D16" w:rsidP="00633DB6">
      <w:pPr>
        <w:spacing w:line="480" w:lineRule="auto"/>
        <w:jc w:val="both"/>
      </w:pPr>
    </w:p>
    <w:p w14:paraId="368E32B8" w14:textId="77777777" w:rsidR="00644D16" w:rsidRDefault="00644D16" w:rsidP="00633DB6">
      <w:pPr>
        <w:spacing w:line="480" w:lineRule="auto"/>
        <w:jc w:val="both"/>
      </w:pPr>
    </w:p>
    <w:p w14:paraId="27BE0B7D" w14:textId="59D2D1A6" w:rsidR="00A44502" w:rsidRDefault="00A44502" w:rsidP="00633DB6">
      <w:pPr>
        <w:spacing w:line="480" w:lineRule="auto"/>
        <w:jc w:val="both"/>
      </w:pPr>
    </w:p>
    <w:p w14:paraId="036E847D" w14:textId="77777777" w:rsidR="00466CD0" w:rsidRDefault="00466CD0" w:rsidP="00633DB6">
      <w:pPr>
        <w:spacing w:line="480" w:lineRule="auto"/>
        <w:jc w:val="both"/>
      </w:pPr>
      <w:r w:rsidRPr="00371BA9">
        <w:lastRenderedPageBreak/>
        <w:t>ACKNOWLEDGEMENTS</w:t>
      </w:r>
    </w:p>
    <w:p w14:paraId="41DD69B4" w14:textId="276C117F" w:rsidR="00466CD0" w:rsidRPr="00371BA9" w:rsidRDefault="00ED2B0D" w:rsidP="00633DB6">
      <w:pPr>
        <w:spacing w:line="480" w:lineRule="auto"/>
        <w:jc w:val="both"/>
      </w:pPr>
      <w:commentRangeStart w:id="2"/>
      <w:r w:rsidRPr="00ED2B0D">
        <w:t>This</w:t>
      </w:r>
      <w:r>
        <w:t xml:space="preserve"> </w:t>
      </w:r>
      <w:r w:rsidRPr="00ED2B0D">
        <w:t>research was supported by Macquarie University and an</w:t>
      </w:r>
      <w:r>
        <w:t xml:space="preserve"> </w:t>
      </w:r>
      <w:r w:rsidRPr="00ED2B0D">
        <w:t>Australian Postgraduate Award scholarship to JL.</w:t>
      </w:r>
      <w:commentRangeEnd w:id="2"/>
      <w:r>
        <w:rPr>
          <w:rStyle w:val="CommentReference"/>
        </w:rPr>
        <w:commentReference w:id="2"/>
      </w:r>
      <w:r w:rsidR="00644D16">
        <w:t xml:space="preserve"> </w:t>
      </w:r>
      <w:r w:rsidR="00644D16">
        <w:rPr>
          <w:highlight w:val="yellow"/>
        </w:rPr>
        <w:t>Thanks to</w:t>
      </w:r>
      <w:r w:rsidR="00644D16" w:rsidRPr="00644D16">
        <w:rPr>
          <w:highlight w:val="yellow"/>
        </w:rPr>
        <w:t xml:space="preserve"> Stuart Allen for his help</w:t>
      </w:r>
      <w:r w:rsidR="00644D16">
        <w:rPr>
          <w:highlight w:val="yellow"/>
        </w:rPr>
        <w:t xml:space="preserve"> in</w:t>
      </w:r>
      <w:r w:rsidR="00644D16" w:rsidRPr="00644D16">
        <w:rPr>
          <w:highlight w:val="yellow"/>
        </w:rPr>
        <w:t xml:space="preserve"> sourcing climate and soil data</w:t>
      </w:r>
      <w:r w:rsidR="00644D16">
        <w:t xml:space="preserve">. </w:t>
      </w:r>
    </w:p>
    <w:p w14:paraId="662D045E" w14:textId="77777777" w:rsidR="00466CD0" w:rsidRDefault="00466CD0" w:rsidP="00633DB6">
      <w:pPr>
        <w:spacing w:line="480" w:lineRule="auto"/>
        <w:jc w:val="both"/>
      </w:pPr>
      <w:r w:rsidRPr="00371BA9">
        <w:t>AUTHORS’ CONTRIBUTIONS</w:t>
      </w:r>
    </w:p>
    <w:p w14:paraId="51D39D50" w14:textId="580028DA" w:rsidR="00862728" w:rsidRDefault="00862728" w:rsidP="00633DB6">
      <w:pPr>
        <w:spacing w:line="48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62813CDF" w14:textId="77777777" w:rsidR="00644D16" w:rsidRDefault="00644D16" w:rsidP="00633DB6">
      <w:pPr>
        <w:spacing w:line="480" w:lineRule="auto"/>
        <w:jc w:val="both"/>
      </w:pPr>
    </w:p>
    <w:p w14:paraId="13091B92" w14:textId="77777777" w:rsidR="00644D16" w:rsidRDefault="00644D16" w:rsidP="00633DB6">
      <w:pPr>
        <w:spacing w:line="480" w:lineRule="auto"/>
        <w:jc w:val="both"/>
      </w:pPr>
    </w:p>
    <w:p w14:paraId="5F735A5F" w14:textId="77777777" w:rsidR="00644D16" w:rsidRDefault="00644D16" w:rsidP="00633DB6">
      <w:pPr>
        <w:spacing w:line="480" w:lineRule="auto"/>
        <w:jc w:val="both"/>
      </w:pPr>
    </w:p>
    <w:p w14:paraId="675EE067" w14:textId="77777777" w:rsidR="00644D16" w:rsidRDefault="00644D16" w:rsidP="00633DB6">
      <w:pPr>
        <w:spacing w:line="480" w:lineRule="auto"/>
        <w:jc w:val="both"/>
      </w:pPr>
    </w:p>
    <w:p w14:paraId="3DD3ACDB" w14:textId="77777777" w:rsidR="00644D16" w:rsidRDefault="00644D16" w:rsidP="00633DB6">
      <w:pPr>
        <w:spacing w:line="480" w:lineRule="auto"/>
        <w:jc w:val="both"/>
      </w:pPr>
    </w:p>
    <w:p w14:paraId="7C9B1470" w14:textId="77777777" w:rsidR="00644D16" w:rsidRDefault="00644D16" w:rsidP="00633DB6">
      <w:pPr>
        <w:spacing w:line="480" w:lineRule="auto"/>
        <w:jc w:val="both"/>
      </w:pPr>
    </w:p>
    <w:p w14:paraId="646C0672" w14:textId="77777777" w:rsidR="00644D16" w:rsidRDefault="00644D16" w:rsidP="00633DB6">
      <w:pPr>
        <w:spacing w:line="480" w:lineRule="auto"/>
        <w:jc w:val="both"/>
      </w:pPr>
    </w:p>
    <w:p w14:paraId="1F4023B3" w14:textId="77777777" w:rsidR="00644D16" w:rsidRDefault="00644D16" w:rsidP="00633DB6">
      <w:pPr>
        <w:spacing w:line="480" w:lineRule="auto"/>
        <w:jc w:val="both"/>
      </w:pPr>
    </w:p>
    <w:p w14:paraId="7AA64D29" w14:textId="77777777" w:rsidR="00644D16" w:rsidRDefault="00644D16" w:rsidP="00633DB6">
      <w:pPr>
        <w:spacing w:line="480" w:lineRule="auto"/>
        <w:jc w:val="both"/>
      </w:pPr>
    </w:p>
    <w:p w14:paraId="58EB1481" w14:textId="77777777" w:rsidR="00644D16" w:rsidRDefault="00644D16" w:rsidP="00633DB6">
      <w:pPr>
        <w:spacing w:line="480" w:lineRule="auto"/>
        <w:jc w:val="both"/>
      </w:pPr>
    </w:p>
    <w:p w14:paraId="4D7E8762" w14:textId="77777777" w:rsidR="00644D16" w:rsidRDefault="00644D16" w:rsidP="00633DB6">
      <w:pPr>
        <w:spacing w:line="480" w:lineRule="auto"/>
        <w:jc w:val="both"/>
      </w:pPr>
    </w:p>
    <w:p w14:paraId="0A1C915F" w14:textId="77777777" w:rsidR="00644D16" w:rsidRDefault="00644D16" w:rsidP="00633DB6">
      <w:pPr>
        <w:spacing w:line="480" w:lineRule="auto"/>
        <w:jc w:val="both"/>
      </w:pPr>
    </w:p>
    <w:p w14:paraId="0501AA07" w14:textId="77777777" w:rsidR="00644D16" w:rsidRDefault="00644D16" w:rsidP="00633DB6">
      <w:pPr>
        <w:spacing w:line="480" w:lineRule="auto"/>
        <w:jc w:val="both"/>
      </w:pPr>
    </w:p>
    <w:p w14:paraId="3E337713" w14:textId="5F36AA1A" w:rsidR="00F17233" w:rsidRDefault="00F17233" w:rsidP="00633DB6">
      <w:pPr>
        <w:spacing w:line="480" w:lineRule="auto"/>
        <w:jc w:val="both"/>
      </w:pPr>
      <w:r>
        <w:lastRenderedPageBreak/>
        <w:t>REFERENCES</w:t>
      </w:r>
    </w:p>
    <w:p w14:paraId="7AED91D4" w14:textId="686DC322" w:rsidR="00F80380" w:rsidRPr="00F80380" w:rsidRDefault="00F17233">
      <w:pPr>
        <w:pStyle w:val="NormalWeb"/>
        <w:ind w:left="480" w:hanging="480"/>
        <w:divId w:val="2070689715"/>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F80380" w:rsidRPr="00F80380">
        <w:rPr>
          <w:rFonts w:ascii="Calibri" w:hAnsi="Calibri"/>
          <w:noProof/>
          <w:sz w:val="20"/>
        </w:rPr>
        <w:t xml:space="preserve">Adler, P.B., Fajardo, A., Kleinhesselink, A.R. &amp; Kraft, N.J.B. (2013) Trait-based tests of coexistence mechanisms. </w:t>
      </w:r>
      <w:r w:rsidR="00F80380" w:rsidRPr="00F80380">
        <w:rPr>
          <w:rFonts w:ascii="Calibri" w:hAnsi="Calibri"/>
          <w:i/>
          <w:iCs/>
          <w:noProof/>
          <w:sz w:val="20"/>
        </w:rPr>
        <w:t>Ecology Letters</w:t>
      </w:r>
      <w:r w:rsidR="00F80380" w:rsidRPr="00F80380">
        <w:rPr>
          <w:rFonts w:ascii="Calibri" w:hAnsi="Calibri"/>
          <w:noProof/>
          <w:sz w:val="20"/>
        </w:rPr>
        <w:t xml:space="preserve">, </w:t>
      </w:r>
      <w:r w:rsidR="00F80380" w:rsidRPr="00F80380">
        <w:rPr>
          <w:rFonts w:ascii="Calibri" w:hAnsi="Calibri"/>
          <w:b/>
          <w:bCs/>
          <w:noProof/>
          <w:sz w:val="20"/>
        </w:rPr>
        <w:t>16</w:t>
      </w:r>
      <w:r w:rsidR="00F80380" w:rsidRPr="00F80380">
        <w:rPr>
          <w:rFonts w:ascii="Calibri" w:hAnsi="Calibri"/>
          <w:noProof/>
          <w:sz w:val="20"/>
        </w:rPr>
        <w:t>, 1294–1306.</w:t>
      </w:r>
    </w:p>
    <w:p w14:paraId="070069D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F80380">
        <w:rPr>
          <w:rFonts w:ascii="Calibri" w:hAnsi="Calibri"/>
          <w:i/>
          <w:iCs/>
          <w:noProof/>
          <w:sz w:val="20"/>
        </w:rPr>
        <w:t>National Water Commission, Canberra, Australia</w:t>
      </w:r>
      <w:r w:rsidRPr="00F80380">
        <w:rPr>
          <w:rFonts w:ascii="Calibri" w:hAnsi="Calibri"/>
          <w:noProof/>
          <w:sz w:val="20"/>
        </w:rPr>
        <w:t>.</w:t>
      </w:r>
    </w:p>
    <w:p w14:paraId="35E8AE9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arton, K. (2012) MuMIn: multi-model inference. </w:t>
      </w:r>
      <w:r w:rsidRPr="00F80380">
        <w:rPr>
          <w:rFonts w:ascii="Calibri" w:hAnsi="Calibri"/>
          <w:i/>
          <w:iCs/>
          <w:noProof/>
          <w:sz w:val="20"/>
        </w:rPr>
        <w:t>R packag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3A7E1E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endix, J. &amp; Hupp, C. (2000) Hydrological and geomorphological impacts on riparian plant communities. </w:t>
      </w:r>
      <w:r w:rsidRPr="00F80380">
        <w:rPr>
          <w:rFonts w:ascii="Calibri" w:hAnsi="Calibri"/>
          <w:i/>
          <w:iCs/>
          <w:noProof/>
          <w:sz w:val="20"/>
        </w:rPr>
        <w:t>Hydrological Processe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977–2990.</w:t>
      </w:r>
    </w:p>
    <w:p w14:paraId="137689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BRS. (2002) Land Use Mapping at Catchment Scale – Principles, Procedures and Definitions.</w:t>
      </w:r>
    </w:p>
    <w:p w14:paraId="45942D4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rnham, K.P. &amp; Anderson, D.R. (2002) </w:t>
      </w:r>
      <w:r w:rsidRPr="00F80380">
        <w:rPr>
          <w:rFonts w:ascii="Calibri" w:hAnsi="Calibri"/>
          <w:i/>
          <w:iCs/>
          <w:noProof/>
          <w:sz w:val="20"/>
        </w:rPr>
        <w:t>Model Selection and Multimodel Inference: A Practical Information-Theoretic Approach</w:t>
      </w:r>
      <w:r w:rsidRPr="00F80380">
        <w:rPr>
          <w:rFonts w:ascii="Calibri" w:hAnsi="Calibri"/>
          <w:noProof/>
          <w:sz w:val="20"/>
        </w:rPr>
        <w:t>. Springer, New York City.</w:t>
      </w:r>
    </w:p>
    <w:p w14:paraId="609A64B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sby, J.R. (1991) BIOCLIM-a bioclimate analysis and prediction system. </w:t>
      </w:r>
      <w:r w:rsidRPr="00F80380">
        <w:rPr>
          <w:rFonts w:ascii="Calibri" w:hAnsi="Calibri"/>
          <w:i/>
          <w:iCs/>
          <w:noProof/>
          <w:sz w:val="20"/>
        </w:rPr>
        <w:t>Plant Protection Quarterly (Australia)</w:t>
      </w:r>
      <w:r w:rsidRPr="00F80380">
        <w:rPr>
          <w:rFonts w:ascii="Calibri" w:hAnsi="Calibri"/>
          <w:noProof/>
          <w:sz w:val="20"/>
        </w:rPr>
        <w:t>.</w:t>
      </w:r>
    </w:p>
    <w:p w14:paraId="1E15E1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aehler, C.C., Murphy, H.T., Sheppard, A.W., Hardesty, B.D., Westcott, D. a., Rejmánek, M., Bellingham, P.J., Pergl, J., Horvitz, C.C. &amp; Hulme, P.E. (2012) The intermediate disturbance hypothesis and plant invasions: Implications for species richness and management. </w:t>
      </w:r>
      <w:r w:rsidRPr="00F80380">
        <w:rPr>
          <w:rFonts w:ascii="Calibri" w:hAnsi="Calibri"/>
          <w:i/>
          <w:iCs/>
          <w:noProof/>
          <w:sz w:val="20"/>
        </w:rPr>
        <w:t>Perspectives in Plant Ecology, Evolution and Systematic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31–241.</w:t>
      </w:r>
    </w:p>
    <w:p w14:paraId="4871ECC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ownes, B.J., Gippel, C.J. &amp; Vesk, P.A. (2011) Flow regulation reduces native plant cover and facilitates exotic invasion in riparian wetland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48</w:t>
      </w:r>
      <w:r w:rsidRPr="00F80380">
        <w:rPr>
          <w:rFonts w:ascii="Calibri" w:hAnsi="Calibri"/>
          <w:noProof/>
          <w:sz w:val="20"/>
        </w:rPr>
        <w:t>, 432–442.</w:t>
      </w:r>
    </w:p>
    <w:p w14:paraId="5594FD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hesson, P. (2000) Mechanisms of maintenance of species diversity. </w:t>
      </w:r>
      <w:r w:rsidRPr="00F80380">
        <w:rPr>
          <w:rFonts w:ascii="Calibri" w:hAnsi="Calibri"/>
          <w:i/>
          <w:iCs/>
          <w:noProof/>
          <w:sz w:val="20"/>
        </w:rPr>
        <w:t>Annual Review of Ecology and Systematics</w:t>
      </w:r>
      <w:r w:rsidRPr="00F80380">
        <w:rPr>
          <w:rFonts w:ascii="Calibri" w:hAnsi="Calibri"/>
          <w:noProof/>
          <w:sz w:val="20"/>
        </w:rPr>
        <w:t xml:space="preserve">, </w:t>
      </w:r>
      <w:r w:rsidRPr="00F80380">
        <w:rPr>
          <w:rFonts w:ascii="Calibri" w:hAnsi="Calibri"/>
          <w:b/>
          <w:bCs/>
          <w:noProof/>
          <w:sz w:val="20"/>
        </w:rPr>
        <w:t>31</w:t>
      </w:r>
      <w:r w:rsidRPr="00F80380">
        <w:rPr>
          <w:rFonts w:ascii="Calibri" w:hAnsi="Calibri"/>
          <w:noProof/>
          <w:sz w:val="20"/>
        </w:rPr>
        <w:t>, 343–366.</w:t>
      </w:r>
    </w:p>
    <w:p w14:paraId="4FC2CA9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oper, S.D., Lake, P.S., Sabater, S., Melack, J.M. &amp; Sabo, J.L. (2013) The effects of land use changes on streams and rivers in mediterranean climates. </w:t>
      </w:r>
      <w:r w:rsidRPr="00F80380">
        <w:rPr>
          <w:rFonts w:ascii="Calibri" w:hAnsi="Calibri"/>
          <w:i/>
          <w:iCs/>
          <w:noProof/>
          <w:sz w:val="20"/>
        </w:rPr>
        <w:t>Hydrobiologia</w:t>
      </w:r>
      <w:r w:rsidRPr="00F80380">
        <w:rPr>
          <w:rFonts w:ascii="Calibri" w:hAnsi="Calibri"/>
          <w:noProof/>
          <w:sz w:val="20"/>
        </w:rPr>
        <w:t xml:space="preserve">, </w:t>
      </w:r>
      <w:r w:rsidRPr="00F80380">
        <w:rPr>
          <w:rFonts w:ascii="Calibri" w:hAnsi="Calibri"/>
          <w:b/>
          <w:bCs/>
          <w:noProof/>
          <w:sz w:val="20"/>
        </w:rPr>
        <w:t>719</w:t>
      </w:r>
      <w:r w:rsidRPr="00F80380">
        <w:rPr>
          <w:rFonts w:ascii="Calibri" w:hAnsi="Calibri"/>
          <w:noProof/>
          <w:sz w:val="20"/>
        </w:rPr>
        <w:t>, 383–425.</w:t>
      </w:r>
    </w:p>
    <w:p w14:paraId="7EE2279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F80380">
        <w:rPr>
          <w:rFonts w:ascii="Calibri" w:hAnsi="Calibri"/>
          <w:i/>
          <w:iCs/>
          <w:noProof/>
          <w:sz w:val="20"/>
        </w:rPr>
        <w:t>Earth Surface Processes and Landforms</w:t>
      </w:r>
      <w:r w:rsidRPr="00F80380">
        <w:rPr>
          <w:rFonts w:ascii="Calibri" w:hAnsi="Calibri"/>
          <w:noProof/>
          <w:sz w:val="20"/>
        </w:rPr>
        <w:t xml:space="preserve">, </w:t>
      </w:r>
      <w:r w:rsidRPr="00F80380">
        <w:rPr>
          <w:rFonts w:ascii="Calibri" w:hAnsi="Calibri"/>
          <w:b/>
          <w:bCs/>
          <w:noProof/>
          <w:sz w:val="20"/>
        </w:rPr>
        <w:t>1810</w:t>
      </w:r>
      <w:r w:rsidRPr="00F80380">
        <w:rPr>
          <w:rFonts w:ascii="Calibri" w:hAnsi="Calibri"/>
          <w:noProof/>
          <w:sz w:val="20"/>
        </w:rPr>
        <w:t>, 1790–1810.</w:t>
      </w:r>
    </w:p>
    <w:p w14:paraId="4515C2E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F80380">
        <w:rPr>
          <w:rFonts w:ascii="Calibri" w:hAnsi="Calibri"/>
          <w:i/>
          <w:iCs/>
          <w:noProof/>
          <w:sz w:val="20"/>
        </w:rPr>
        <w:t>Earth-Science Reviews</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56–86.</w:t>
      </w:r>
    </w:p>
    <w:p w14:paraId="6EE37CF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335–380.</w:t>
      </w:r>
    </w:p>
    <w:p w14:paraId="283E40D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stanza, J.K., Moody, A. &amp; Peet, R.K. (2011) Multi-scale environmental heterogeneity as a predictor of plant species richness. </w:t>
      </w:r>
      <w:r w:rsidRPr="00F80380">
        <w:rPr>
          <w:rFonts w:ascii="Calibri" w:hAnsi="Calibri"/>
          <w:i/>
          <w:iCs/>
          <w:noProof/>
          <w:sz w:val="20"/>
        </w:rPr>
        <w:t>Landscape Ecology</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851–864.</w:t>
      </w:r>
    </w:p>
    <w:p w14:paraId="774B210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Davis, M. a. (2003) Biotic Globalization: Does Competition from Introduced Species Threaten Biodiversity?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481.</w:t>
      </w:r>
    </w:p>
    <w:p w14:paraId="183F9D2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Eastman, J.M., Paine, C.E.T. &amp; Hardy, O.J. (2011) spacodiR: structuring of phylogenetic diversity in ecological communities.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7</w:t>
      </w:r>
      <w:r w:rsidRPr="00F80380">
        <w:rPr>
          <w:rFonts w:ascii="Calibri" w:hAnsi="Calibri"/>
          <w:noProof/>
          <w:sz w:val="20"/>
        </w:rPr>
        <w:t>, 2437–2438.</w:t>
      </w:r>
    </w:p>
    <w:p w14:paraId="5B7BD7D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alster, D.S. (2006) Sapling strength and safety: the importance of wood density in tropical forest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37–239.</w:t>
      </w:r>
    </w:p>
    <w:p w14:paraId="3913958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oster, D., Swanson, F., Aber, J., Burke, I., Brokaw, N., Tilman, D. &amp; Knapp, A. (2003) The importance of land-use legacies to ecology and conserv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77.</w:t>
      </w:r>
    </w:p>
    <w:p w14:paraId="3F5BB6F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ryirs, K.A. &amp; Brierley, G.J. (2012) </w:t>
      </w:r>
      <w:r w:rsidRPr="00F80380">
        <w:rPr>
          <w:rFonts w:ascii="Calibri" w:hAnsi="Calibri"/>
          <w:i/>
          <w:iCs/>
          <w:noProof/>
          <w:sz w:val="20"/>
        </w:rPr>
        <w:t>Geomorphic Analysis of River Systems: An Approach to Reading the Landscape</w:t>
      </w:r>
      <w:r w:rsidRPr="00F80380">
        <w:rPr>
          <w:rFonts w:ascii="Calibri" w:hAnsi="Calibri"/>
          <w:noProof/>
          <w:sz w:val="20"/>
        </w:rPr>
        <w:t>. John Wiley &amp; Sons.</w:t>
      </w:r>
    </w:p>
    <w:p w14:paraId="3C868BD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erstner, K., Dormann, C.F., Stein, A., Manceur, A.M. &amp; Seppelt, R. (2014) Effects of land use on plant diversity - a global meta-analysi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1690–1700.</w:t>
      </w:r>
    </w:p>
    <w:p w14:paraId="10B0028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otelli, N.J. &amp; Rohde, K. (2002) Co-occurence of ectoparasites of marine fished: a null model. </w:t>
      </w:r>
      <w:r w:rsidRPr="00F80380">
        <w:rPr>
          <w:rFonts w:ascii="Calibri" w:hAnsi="Calibri"/>
          <w:i/>
          <w:iCs/>
          <w:noProof/>
          <w:sz w:val="20"/>
        </w:rPr>
        <w:t>Ecological Letters</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86–94.</w:t>
      </w:r>
    </w:p>
    <w:p w14:paraId="4B5E218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af, W. (2006) Downstream hydrologic and geomorphic effects of large dams on American rivers. </w:t>
      </w:r>
      <w:r w:rsidRPr="00F80380">
        <w:rPr>
          <w:rFonts w:ascii="Calibri" w:hAnsi="Calibri"/>
          <w:i/>
          <w:iCs/>
          <w:noProof/>
          <w:sz w:val="20"/>
        </w:rPr>
        <w:t>Geomorphology</w:t>
      </w:r>
      <w:r w:rsidRPr="00F80380">
        <w:rPr>
          <w:rFonts w:ascii="Calibri" w:hAnsi="Calibri"/>
          <w:noProof/>
          <w:sz w:val="20"/>
        </w:rPr>
        <w:t xml:space="preserve">, </w:t>
      </w:r>
      <w:r w:rsidRPr="00F80380">
        <w:rPr>
          <w:rFonts w:ascii="Calibri" w:hAnsi="Calibri"/>
          <w:b/>
          <w:bCs/>
          <w:noProof/>
          <w:sz w:val="20"/>
        </w:rPr>
        <w:t>79</w:t>
      </w:r>
      <w:r w:rsidRPr="00F80380">
        <w:rPr>
          <w:rFonts w:ascii="Calibri" w:hAnsi="Calibri"/>
          <w:noProof/>
          <w:sz w:val="20"/>
        </w:rPr>
        <w:t>, 336–360.</w:t>
      </w:r>
    </w:p>
    <w:p w14:paraId="753917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eet, J., Cousens, R.D. &amp; Webb, J.A. (2012) MORE EXOTIC AND FEWER NATIVE PLANT SPECIES : RIVERINE VEGETATION PATTERNS ASSOCIATED WITH ALTERED SEASONAL FLOW PATTERNS. </w:t>
      </w:r>
      <w:r w:rsidRPr="00F80380">
        <w:rPr>
          <w:rFonts w:ascii="Calibri" w:hAnsi="Calibri"/>
          <w:i/>
          <w:iCs/>
          <w:noProof/>
          <w:sz w:val="20"/>
        </w:rPr>
        <w:t>River Research and Applications</w:t>
      </w:r>
      <w:r w:rsidRPr="00F80380">
        <w:rPr>
          <w:rFonts w:ascii="Calibri" w:hAnsi="Calibri"/>
          <w:noProof/>
          <w:sz w:val="20"/>
        </w:rPr>
        <w:t>.</w:t>
      </w:r>
    </w:p>
    <w:p w14:paraId="2A3913B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ennessy, K., Fawcett, R., Kirono, D., Mpelasoka, M., Jones, D., Bathols, J., Whetton, P., Stafford Smith, M., Howden, M., Mitchell, C. &amp; Plummer, N. (2008) </w:t>
      </w:r>
      <w:r w:rsidRPr="00F80380">
        <w:rPr>
          <w:rFonts w:ascii="Calibri" w:hAnsi="Calibri"/>
          <w:i/>
          <w:iCs/>
          <w:noProof/>
          <w:sz w:val="20"/>
        </w:rPr>
        <w:t>An Assessment of the Impact of Climate Change on the Nature and Frequency of Exceptional Climatic Events. Australian Government, Bureau of Meterology</w:t>
      </w:r>
      <w:r w:rsidRPr="00F80380">
        <w:rPr>
          <w:rFonts w:ascii="Calibri" w:hAnsi="Calibri"/>
          <w:noProof/>
          <w:sz w:val="20"/>
        </w:rPr>
        <w:t>. Department of Agriculture, Fisheries and Forestry, 2008., Canberra, Australia.</w:t>
      </w:r>
    </w:p>
    <w:p w14:paraId="6AB665A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illebrand, H. &amp; Matthiessen, B. (2009) Biodiversity in a complex world: consolidation and progress in functional biodiversity research.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2</w:t>
      </w:r>
      <w:r w:rsidRPr="00F80380">
        <w:rPr>
          <w:rFonts w:ascii="Calibri" w:hAnsi="Calibri"/>
          <w:noProof/>
          <w:sz w:val="20"/>
        </w:rPr>
        <w:t>, 1405–1419.</w:t>
      </w:r>
    </w:p>
    <w:p w14:paraId="726713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ughes, F.M.R. (1997) Floodplain biogeomorphology. </w:t>
      </w:r>
      <w:r w:rsidRPr="00F80380">
        <w:rPr>
          <w:rFonts w:ascii="Calibri" w:hAnsi="Calibri"/>
          <w:i/>
          <w:iCs/>
          <w:noProof/>
          <w:sz w:val="20"/>
        </w:rPr>
        <w:t>Progress in Physical Geography</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501–529.</w:t>
      </w:r>
    </w:p>
    <w:p w14:paraId="7758BA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21E5C6C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6</w:t>
      </w:r>
      <w:r w:rsidRPr="00F80380">
        <w:rPr>
          <w:rFonts w:ascii="Calibri" w:hAnsi="Calibri"/>
          <w:noProof/>
          <w:sz w:val="20"/>
        </w:rPr>
        <w:t>, 684–692.</w:t>
      </w:r>
    </w:p>
    <w:p w14:paraId="0706D21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mbel, S.W., Cowan, P.D., Helmus, M.R., Cornwell, W.K., Morlon, H., Ackerly, D.D., Blomberg, S.P. &amp; Webb, C.O. (2010) Picante: R tools for integrating phylogenies and ecology.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1463–1464.</w:t>
      </w:r>
    </w:p>
    <w:p w14:paraId="2BB5F5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nnard, M.J., Pusey, B.J., Olden, J.D., Mackay, S.J., Stein, J.L. &amp; Marsh, N. (2010) Classification of natural flow regimes in Australia to support environmental flow management.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71–193.</w:t>
      </w:r>
    </w:p>
    <w:p w14:paraId="7E91437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raft, N.J.B., Adler, P.B., Godoy, O., James, E.C., Fuller, S. &amp; Levine, J.M. (2015) Community assembly, coexistence and the environmental filtering metaphor.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9</w:t>
      </w:r>
      <w:r w:rsidRPr="00F80380">
        <w:rPr>
          <w:rFonts w:ascii="Calibri" w:hAnsi="Calibri"/>
          <w:noProof/>
          <w:sz w:val="20"/>
        </w:rPr>
        <w:t>, 592–599.</w:t>
      </w:r>
    </w:p>
    <w:p w14:paraId="25D750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anisto, L., Tamme, R., Hiiesalu, I., Szava-Kovats, R., Gazol, A. &amp; Pärtel, M. (2013) Microfragmentation concept explains non-positive environmental heterogeneity-diversity relationships. </w:t>
      </w:r>
      <w:r w:rsidRPr="00F80380">
        <w:rPr>
          <w:rFonts w:ascii="Calibri" w:hAnsi="Calibri"/>
          <w:i/>
          <w:iCs/>
          <w:noProof/>
          <w:sz w:val="20"/>
        </w:rPr>
        <w:t>Oecologia</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17–226.</w:t>
      </w:r>
    </w:p>
    <w:p w14:paraId="5046976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Laliberté, E. &amp; Legendre, P. (2010) A distance-based framework for measuring functional diversity from multiple trait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1</w:t>
      </w:r>
      <w:r w:rsidRPr="00F80380">
        <w:rPr>
          <w:rFonts w:ascii="Calibri" w:hAnsi="Calibri"/>
          <w:noProof/>
          <w:sz w:val="20"/>
        </w:rPr>
        <w:t>, 299–305.</w:t>
      </w:r>
    </w:p>
    <w:p w14:paraId="3F2A8E0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76–86.</w:t>
      </w:r>
    </w:p>
    <w:p w14:paraId="5E976CF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gendre, P. (2007) Studying beta diversity: ecological variation partitioning by multiple regression and canonical analysis. </w:t>
      </w:r>
      <w:r w:rsidRPr="00F80380">
        <w:rPr>
          <w:rFonts w:ascii="Calibri" w:hAnsi="Calibri"/>
          <w:i/>
          <w:iCs/>
          <w:noProof/>
          <w:sz w:val="20"/>
        </w:rPr>
        <w:t>Journal of Plant Ecology</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 3–8.</w:t>
      </w:r>
    </w:p>
    <w:p w14:paraId="723B67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ishman, M., Wright, I., Moles, A. &amp; Westoby, M. (2000) </w:t>
      </w:r>
      <w:r w:rsidRPr="00F80380">
        <w:rPr>
          <w:rFonts w:ascii="Calibri" w:hAnsi="Calibri"/>
          <w:i/>
          <w:iCs/>
          <w:noProof/>
          <w:sz w:val="20"/>
        </w:rPr>
        <w:t>The Evolutionary Ecology of Seed Size</w:t>
      </w:r>
      <w:r w:rsidRPr="00F80380">
        <w:rPr>
          <w:rFonts w:ascii="Calibri" w:hAnsi="Calibri"/>
          <w:noProof/>
          <w:sz w:val="20"/>
        </w:rPr>
        <w:t>, 2nd ed (ed M Fenner). CAB International, Wallingford.</w:t>
      </w:r>
    </w:p>
    <w:p w14:paraId="6C0E5A5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F80380">
        <w:rPr>
          <w:rFonts w:ascii="Calibri" w:hAnsi="Calibri"/>
          <w:i/>
          <w:iCs/>
          <w:noProof/>
          <w:sz w:val="20"/>
        </w:rPr>
        <w:t>A literature review from an Australian perspective. CRC for Freshwater Ecology</w:t>
      </w:r>
      <w:r w:rsidRPr="00F80380">
        <w:rPr>
          <w:rFonts w:ascii="Calibri" w:hAnsi="Calibri"/>
          <w:noProof/>
          <w:sz w:val="20"/>
        </w:rPr>
        <w:t xml:space="preserve">, </w:t>
      </w:r>
      <w:r w:rsidRPr="00F80380">
        <w:rPr>
          <w:rFonts w:ascii="Calibri" w:hAnsi="Calibri"/>
          <w:b/>
          <w:bCs/>
          <w:noProof/>
          <w:sz w:val="20"/>
        </w:rPr>
        <w:t>57</w:t>
      </w:r>
      <w:r w:rsidRPr="00F80380">
        <w:rPr>
          <w:rFonts w:ascii="Calibri" w:hAnsi="Calibri"/>
          <w:noProof/>
          <w:sz w:val="20"/>
        </w:rPr>
        <w:t>.</w:t>
      </w:r>
    </w:p>
    <w:p w14:paraId="7DACAFD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undholm, J.T. (2009) Plant species diversity and environmental heterogeneity: spatial scale and competing hypothes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377–391.</w:t>
      </w:r>
    </w:p>
    <w:p w14:paraId="64E1DAA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F80380">
        <w:rPr>
          <w:rFonts w:ascii="Calibri" w:hAnsi="Calibri"/>
          <w:i/>
          <w:iCs/>
          <w:noProof/>
          <w:sz w:val="20"/>
        </w:rPr>
        <w:t>Ecohydrology</w:t>
      </w:r>
      <w:r w:rsidRPr="00F80380">
        <w:rPr>
          <w:rFonts w:ascii="Calibri" w:hAnsi="Calibri"/>
          <w:noProof/>
          <w:sz w:val="20"/>
        </w:rPr>
        <w:t xml:space="preserve">, </w:t>
      </w:r>
      <w:r w:rsidRPr="00F80380">
        <w:rPr>
          <w:rFonts w:ascii="Calibri" w:hAnsi="Calibri"/>
          <w:b/>
          <w:bCs/>
          <w:noProof/>
          <w:sz w:val="20"/>
        </w:rPr>
        <w:t>1507</w:t>
      </w:r>
      <w:r w:rsidRPr="00F80380">
        <w:rPr>
          <w:rFonts w:ascii="Calibri" w:hAnsi="Calibri"/>
          <w:noProof/>
          <w:sz w:val="20"/>
        </w:rPr>
        <w:t>, 1485–1507.</w:t>
      </w:r>
    </w:p>
    <w:p w14:paraId="478D86D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ensen, J., Bauhus, J. &amp; Webber, E. (2003) Decomposition rates of coarse woody debris: a review with particular emphasis on Australian tree species.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27–37.</w:t>
      </w:r>
    </w:p>
    <w:p w14:paraId="1B7AC7F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rsh, N.A., Stewardson, M.J. &amp; Kennard, M.J. (2003) River Analysis Package. Cooperative Research Centre for Catchment Hydrology, Monash University Melbourne. </w:t>
      </w:r>
      <w:r w:rsidRPr="00F80380">
        <w:rPr>
          <w:rFonts w:ascii="Calibri" w:hAnsi="Calibri"/>
          <w:i/>
          <w:iCs/>
          <w:noProof/>
          <w:sz w:val="20"/>
        </w:rPr>
        <w:t>Softwar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50560AB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794–806.</w:t>
      </w:r>
    </w:p>
    <w:p w14:paraId="0FE72E3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Richardson, S.J., Peltzer, D. a., de Bello, F., Wardle, D. a. &amp; Allen, R.B. (2012) Changes in coexistence mechanisms along a long-term soil chronosequence revealed by functional trait diversity. </w:t>
      </w:r>
      <w:r w:rsidRPr="00F80380">
        <w:rPr>
          <w:rFonts w:ascii="Calibri" w:hAnsi="Calibri"/>
          <w:i/>
          <w:iCs/>
          <w:noProof/>
          <w:sz w:val="20"/>
        </w:rPr>
        <w:t>Journal of Ecology</w:t>
      </w:r>
      <w:r w:rsidRPr="00F80380">
        <w:rPr>
          <w:rFonts w:ascii="Calibri" w:hAnsi="Calibri"/>
          <w:noProof/>
          <w:sz w:val="20"/>
        </w:rPr>
        <w:t xml:space="preserve">, </w:t>
      </w:r>
      <w:r w:rsidRPr="00F80380">
        <w:rPr>
          <w:rFonts w:ascii="Calibri" w:hAnsi="Calibri"/>
          <w:b/>
          <w:bCs/>
          <w:noProof/>
          <w:sz w:val="20"/>
        </w:rPr>
        <w:t>100</w:t>
      </w:r>
      <w:r w:rsidRPr="00F80380">
        <w:rPr>
          <w:rFonts w:ascii="Calibri" w:hAnsi="Calibri"/>
          <w:noProof/>
          <w:sz w:val="20"/>
        </w:rPr>
        <w:t>, 678–689.</w:t>
      </w:r>
    </w:p>
    <w:p w14:paraId="32E3910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erritt, D.M. &amp; Poff, N.L. (2010) Shifting dominance of riparian Populus and Tamarix along gradients of flow alteration in western North American rivers.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135–152.</w:t>
      </w:r>
    </w:p>
    <w:p w14:paraId="5F3F65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iklós, I. &amp; Podani, J. (2004) Randomization of presence-absence matrices: Comments and new algorithm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5</w:t>
      </w:r>
      <w:r w:rsidRPr="00F80380">
        <w:rPr>
          <w:rFonts w:ascii="Calibri" w:hAnsi="Calibri"/>
          <w:noProof/>
          <w:sz w:val="20"/>
        </w:rPr>
        <w:t>, 86–92.</w:t>
      </w:r>
    </w:p>
    <w:p w14:paraId="1E2F570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867–876.</w:t>
      </w:r>
    </w:p>
    <w:p w14:paraId="192AB76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illot, D., Villéger, S., Scherer-Lorenzen, M. &amp; Mason, N.W.H. (2011) Functional structure of biological communities predicts ecosystem multifunctionality. </w:t>
      </w:r>
      <w:r w:rsidRPr="00F80380">
        <w:rPr>
          <w:rFonts w:ascii="Calibri" w:hAnsi="Calibri"/>
          <w:i/>
          <w:iCs/>
          <w:noProof/>
          <w:sz w:val="20"/>
        </w:rPr>
        <w:t>PLoS ONE</w:t>
      </w:r>
      <w:r w:rsidRPr="00F80380">
        <w:rPr>
          <w:rFonts w:ascii="Calibri" w:hAnsi="Calibri"/>
          <w:noProof/>
          <w:sz w:val="20"/>
        </w:rPr>
        <w:t xml:space="preserve">, </w:t>
      </w:r>
      <w:r w:rsidRPr="00F80380">
        <w:rPr>
          <w:rFonts w:ascii="Calibri" w:hAnsi="Calibri"/>
          <w:b/>
          <w:bCs/>
          <w:noProof/>
          <w:sz w:val="20"/>
        </w:rPr>
        <w:t>6</w:t>
      </w:r>
      <w:r w:rsidRPr="00F80380">
        <w:rPr>
          <w:rFonts w:ascii="Calibri" w:hAnsi="Calibri"/>
          <w:noProof/>
          <w:sz w:val="20"/>
        </w:rPr>
        <w:t>.</w:t>
      </w:r>
    </w:p>
    <w:p w14:paraId="16CAE1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Naiman, R.J., Bechtold, J.S., Drake, D., J.J.Latterell, O’Keefe, T.C. &amp; Balian, E. a. (2005) Origins, patterns, and importance of heterogeneity in riparian systems. </w:t>
      </w:r>
      <w:r w:rsidRPr="00F80380">
        <w:rPr>
          <w:rFonts w:ascii="Calibri" w:hAnsi="Calibri"/>
          <w:i/>
          <w:iCs/>
          <w:noProof/>
          <w:sz w:val="20"/>
        </w:rPr>
        <w:t>Ecosystem Function in Heterogeneous Landscapes</w:t>
      </w:r>
      <w:r w:rsidRPr="00F80380">
        <w:rPr>
          <w:rFonts w:ascii="Calibri" w:hAnsi="Calibri"/>
          <w:noProof/>
          <w:sz w:val="20"/>
        </w:rPr>
        <w:t>, 279–309.</w:t>
      </w:r>
    </w:p>
    <w:p w14:paraId="0027B7F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aiman, R., Decamps, H. &amp; Pollock, M. (1993) The role of riparian corridors in maintaining regional biodiversity.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3</w:t>
      </w:r>
      <w:r w:rsidRPr="00F80380">
        <w:rPr>
          <w:rFonts w:ascii="Calibri" w:hAnsi="Calibri"/>
          <w:noProof/>
          <w:sz w:val="20"/>
        </w:rPr>
        <w:t>, 209–212.</w:t>
      </w:r>
    </w:p>
    <w:p w14:paraId="0ECA34B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Berggren, K. (2000) Alterations of Riparian Ecosystems Caused by River Regul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0</w:t>
      </w:r>
      <w:r w:rsidRPr="00F80380">
        <w:rPr>
          <w:rFonts w:ascii="Calibri" w:hAnsi="Calibri"/>
          <w:noProof/>
          <w:sz w:val="20"/>
        </w:rPr>
        <w:t>, 783–792.</w:t>
      </w:r>
    </w:p>
    <w:p w14:paraId="7E54EE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Reidy, C. a, Dynesius, M. &amp; Revenga, C. (2005) Fragmentation and flow regulation of the world’s large river systems. </w:t>
      </w:r>
      <w:r w:rsidRPr="00F80380">
        <w:rPr>
          <w:rFonts w:ascii="Calibri" w:hAnsi="Calibri"/>
          <w:i/>
          <w:iCs/>
          <w:noProof/>
          <w:sz w:val="20"/>
        </w:rPr>
        <w:t>Science (New York, N.Y.)</w:t>
      </w:r>
      <w:r w:rsidRPr="00F80380">
        <w:rPr>
          <w:rFonts w:ascii="Calibri" w:hAnsi="Calibri"/>
          <w:noProof/>
          <w:sz w:val="20"/>
        </w:rPr>
        <w:t xml:space="preserve">, </w:t>
      </w:r>
      <w:r w:rsidRPr="00F80380">
        <w:rPr>
          <w:rFonts w:ascii="Calibri" w:hAnsi="Calibri"/>
          <w:b/>
          <w:bCs/>
          <w:noProof/>
          <w:sz w:val="20"/>
        </w:rPr>
        <w:t>308</w:t>
      </w:r>
      <w:r w:rsidRPr="00F80380">
        <w:rPr>
          <w:rFonts w:ascii="Calibri" w:hAnsi="Calibri"/>
          <w:noProof/>
          <w:sz w:val="20"/>
        </w:rPr>
        <w:t>, 405–408.</w:t>
      </w:r>
    </w:p>
    <w:p w14:paraId="1B5832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Svedmark, M. (2002) Basic principles and ecological consequences of changing water regimes: riparian plant communitie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30</w:t>
      </w:r>
      <w:r w:rsidRPr="00F80380">
        <w:rPr>
          <w:rFonts w:ascii="Calibri" w:hAnsi="Calibri"/>
          <w:noProof/>
          <w:sz w:val="20"/>
        </w:rPr>
        <w:t>, 468–480.</w:t>
      </w:r>
    </w:p>
    <w:p w14:paraId="219BA96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Oksanen, J., Blanchet, F.G., Kindt, R., Legendre, P., Minchin, P.R., O’Hara, R.B., Simpson, G.L., Solymos, P., Stevens, M.H.H. &amp; Wagner, H. (2013) vegan: Community Ecology Package.</w:t>
      </w:r>
    </w:p>
    <w:p w14:paraId="6BBE9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lmer, M. a, Lettenmaier, D.P., Poff, N.L., Postel, S.L., Richter, B. &amp; Warner, R. (2009) Climate change and river ecosystems: protection and adaptation option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44</w:t>
      </w:r>
      <w:r w:rsidRPr="00F80380">
        <w:rPr>
          <w:rFonts w:ascii="Calibri" w:hAnsi="Calibri"/>
          <w:noProof/>
          <w:sz w:val="20"/>
        </w:rPr>
        <w:t>, 1053–68.</w:t>
      </w:r>
    </w:p>
    <w:p w14:paraId="09A0B4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voine, S. &amp; Bonsall, M.B. (2011) Measuring biodiversity to explain community assembly: a unified approach. </w:t>
      </w:r>
      <w:r w:rsidRPr="00F80380">
        <w:rPr>
          <w:rFonts w:ascii="Calibri" w:hAnsi="Calibri"/>
          <w:i/>
          <w:iCs/>
          <w:noProof/>
          <w:sz w:val="20"/>
        </w:rPr>
        <w:t>Biological Reviews</w:t>
      </w:r>
      <w:r w:rsidRPr="00F80380">
        <w:rPr>
          <w:rFonts w:ascii="Calibri" w:hAnsi="Calibri"/>
          <w:noProof/>
          <w:sz w:val="20"/>
        </w:rPr>
        <w:t xml:space="preserve">, </w:t>
      </w:r>
      <w:r w:rsidRPr="00F80380">
        <w:rPr>
          <w:rFonts w:ascii="Calibri" w:hAnsi="Calibri"/>
          <w:b/>
          <w:bCs/>
          <w:noProof/>
          <w:sz w:val="20"/>
        </w:rPr>
        <w:t>86</w:t>
      </w:r>
      <w:r w:rsidRPr="00F80380">
        <w:rPr>
          <w:rFonts w:ascii="Calibri" w:hAnsi="Calibri"/>
          <w:noProof/>
          <w:sz w:val="20"/>
        </w:rPr>
        <w:t>, 792–812.</w:t>
      </w:r>
    </w:p>
    <w:p w14:paraId="753EF96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F80380">
        <w:rPr>
          <w:rFonts w:ascii="Calibri" w:hAnsi="Calibri"/>
          <w:i/>
          <w:iCs/>
          <w:noProof/>
          <w:sz w:val="20"/>
        </w:rPr>
        <w:t>Methods in Ecology and Evolution</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961–970.</w:t>
      </w:r>
    </w:p>
    <w:p w14:paraId="0BF3C27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res-Neto, P.R., Legendre, P., Dray, S. &amp; Borcard, D. (2006) Variation Partitioning of Species Data Matrices: Estimation and Comparison of Fraction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7</w:t>
      </w:r>
      <w:r w:rsidRPr="00F80380">
        <w:rPr>
          <w:rFonts w:ascii="Calibri" w:hAnsi="Calibri"/>
          <w:noProof/>
          <w:sz w:val="20"/>
        </w:rPr>
        <w:t>, 2614–2625.</w:t>
      </w:r>
    </w:p>
    <w:p w14:paraId="2178DA8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 Allan, J. &amp; Bain, M. (1997) The natural flow regime.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47</w:t>
      </w:r>
      <w:r w:rsidRPr="00F80380">
        <w:rPr>
          <w:rFonts w:ascii="Calibri" w:hAnsi="Calibri"/>
          <w:noProof/>
          <w:sz w:val="20"/>
        </w:rPr>
        <w:t>, 769–784.</w:t>
      </w:r>
    </w:p>
    <w:p w14:paraId="346336F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Poff, N.L., Richter, B.D., Arthington, A.H., Bunn, S.E., Naiman, R.J., Kendy, E., Acreman, M., Apse, C., Bledsoe, B.P., Freeman, M.C., Henriksen, J., Jacobson, R.B., Kennen, J.G., Merritt, D.M., O’</w:t>
      </w:r>
      <w:r w:rsidRPr="00F80380">
        <w:rPr>
          <w:rFonts w:ascii="Calibri" w:hAnsi="Calibri" w:cs="Calibri"/>
          <w:noProof/>
          <w:sz w:val="20"/>
        </w:rPr>
        <w:t></w:t>
      </w:r>
      <w:r w:rsidRPr="00F80380">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47–170.</w:t>
      </w:r>
    </w:p>
    <w:p w14:paraId="5D40931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L. &amp; Zimmerman, J.K.H. (2010) Ecological responses to altered flow regimes: a literature review to inform the science and management of environmental flow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94–205.</w:t>
      </w:r>
    </w:p>
    <w:p w14:paraId="1157F91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reston, K.A., Cornwell, W.K. &amp; Denoyer, J.L. (2006) Wood density and vessel traits as distinct correlates of ecological strategy in 51 California coast range angiosperm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0</w:t>
      </w:r>
      <w:r w:rsidRPr="00F80380">
        <w:rPr>
          <w:rFonts w:ascii="Calibri" w:hAnsi="Calibri"/>
          <w:noProof/>
          <w:sz w:val="20"/>
        </w:rPr>
        <w:t>, 807–818.</w:t>
      </w:r>
    </w:p>
    <w:p w14:paraId="76FC3E2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 Core Team. (2015) R: A Language and Environment for Statistical Computing.</w:t>
      </w:r>
    </w:p>
    <w:p w14:paraId="45EA151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ichardson, D.M., Holmes, P.M., Esler, K.J., Galatowitsch, S.M., Stromberg, J.C., Kirkman, S.P., Pysek, P. &amp; Hobbs, R.J. (2007) Riparian vegetation: degradation, alien plant invasions, and restoration prospects. </w:t>
      </w:r>
      <w:r w:rsidRPr="00F80380">
        <w:rPr>
          <w:rFonts w:ascii="Calibri" w:hAnsi="Calibri"/>
          <w:i/>
          <w:iCs/>
          <w:noProof/>
          <w:sz w:val="20"/>
        </w:rPr>
        <w:t>Diversity and Distribution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126–139.</w:t>
      </w:r>
    </w:p>
    <w:p w14:paraId="403918E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97D638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Rossel, R.V., Chen, C., Grundy, M., Searle, R., Clifford, D. &amp; Odgers, N. (2014b) Soil and Landscape Grid National Soil Attribute Maps - Organic Carbon (3" resolution) - Release 1. v1. CSIRO. Data Collection. 10.4225/08/547523BB0801A.</w:t>
      </w:r>
    </w:p>
    <w:p w14:paraId="0A603DC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k) Soil and Landscape Grid National Soil Attribute Maps - Sand (3" resolution) - Release 1. v4. CSIRO. Data Collection. 10.4225/08/546F29646877E</w:t>
      </w:r>
    </w:p>
    <w:p w14:paraId="292F18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0ED13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0B24AE0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19363B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50A6FCE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3141B82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4143C3B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5FB8C2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4E1A46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ustomji, P., Bennett, N. &amp; Chiew, F. (2009) Flood variability east of Australia’s Great Dividing Range. </w:t>
      </w:r>
      <w:r w:rsidRPr="00F80380">
        <w:rPr>
          <w:rFonts w:ascii="Calibri" w:hAnsi="Calibri"/>
          <w:i/>
          <w:iCs/>
          <w:noProof/>
          <w:sz w:val="20"/>
        </w:rPr>
        <w:t>Journal of Hydrology</w:t>
      </w:r>
      <w:r w:rsidRPr="00F80380">
        <w:rPr>
          <w:rFonts w:ascii="Calibri" w:hAnsi="Calibri"/>
          <w:noProof/>
          <w:sz w:val="20"/>
        </w:rPr>
        <w:t xml:space="preserve">, </w:t>
      </w:r>
      <w:r w:rsidRPr="00F80380">
        <w:rPr>
          <w:rFonts w:ascii="Calibri" w:hAnsi="Calibri"/>
          <w:b/>
          <w:bCs/>
          <w:noProof/>
          <w:sz w:val="20"/>
        </w:rPr>
        <w:t>374</w:t>
      </w:r>
      <w:r w:rsidRPr="00F80380">
        <w:rPr>
          <w:rFonts w:ascii="Calibri" w:hAnsi="Calibri"/>
          <w:noProof/>
          <w:sz w:val="20"/>
        </w:rPr>
        <w:t>, 196–208.</w:t>
      </w:r>
    </w:p>
    <w:p w14:paraId="61153E9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mons, M., Podger, G. &amp; Cooke, R. (1996) IQQM: a hydrologic modelling tool for water resource and salinity management. </w:t>
      </w:r>
      <w:r w:rsidRPr="00F80380">
        <w:rPr>
          <w:rFonts w:ascii="Calibri" w:hAnsi="Calibri"/>
          <w:i/>
          <w:iCs/>
          <w:noProof/>
          <w:sz w:val="20"/>
        </w:rPr>
        <w:t>Environmental Software</w:t>
      </w:r>
      <w:r w:rsidRPr="00F80380">
        <w:rPr>
          <w:rFonts w:ascii="Calibri" w:hAnsi="Calibri"/>
          <w:noProof/>
          <w:sz w:val="20"/>
        </w:rPr>
        <w:t xml:space="preserve">, </w:t>
      </w:r>
      <w:r w:rsidRPr="00F80380">
        <w:rPr>
          <w:rFonts w:ascii="Calibri" w:hAnsi="Calibri"/>
          <w:b/>
          <w:bCs/>
          <w:noProof/>
          <w:sz w:val="20"/>
        </w:rPr>
        <w:t>11</w:t>
      </w:r>
      <w:r w:rsidRPr="00F80380">
        <w:rPr>
          <w:rFonts w:ascii="Calibri" w:hAnsi="Calibri"/>
          <w:noProof/>
          <w:sz w:val="20"/>
        </w:rPr>
        <w:t>, 185–192.</w:t>
      </w:r>
    </w:p>
    <w:p w14:paraId="07103E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nger, M. (2007) The influence of major dams on hydrology through the drainage network of the Sacramento River basin, California. </w:t>
      </w:r>
      <w:r w:rsidRPr="00F80380">
        <w:rPr>
          <w:rFonts w:ascii="Calibri" w:hAnsi="Calibri"/>
          <w:i/>
          <w:iCs/>
          <w:noProof/>
          <w:sz w:val="20"/>
        </w:rPr>
        <w:t>River Research and Applications</w:t>
      </w:r>
      <w:r w:rsidRPr="00F80380">
        <w:rPr>
          <w:rFonts w:ascii="Calibri" w:hAnsi="Calibri"/>
          <w:noProof/>
          <w:sz w:val="20"/>
        </w:rPr>
        <w:t xml:space="preserve">, </w:t>
      </w:r>
      <w:r w:rsidRPr="00F80380">
        <w:rPr>
          <w:rFonts w:ascii="Calibri" w:hAnsi="Calibri"/>
          <w:b/>
          <w:bCs/>
          <w:noProof/>
          <w:sz w:val="20"/>
        </w:rPr>
        <w:t>72</w:t>
      </w:r>
      <w:r w:rsidRPr="00F80380">
        <w:rPr>
          <w:rFonts w:ascii="Calibri" w:hAnsi="Calibri"/>
          <w:noProof/>
          <w:sz w:val="20"/>
        </w:rPr>
        <w:t>, 55–72.</w:t>
      </w:r>
    </w:p>
    <w:p w14:paraId="15337A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in, A., Gerstner, K. &amp; Kreft, H. (2014) Environmental heterogeneity as a universal driver of species richness across taxa, biomes and spatial scal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7</w:t>
      </w:r>
      <w:r w:rsidRPr="00F80380">
        <w:rPr>
          <w:rFonts w:ascii="Calibri" w:hAnsi="Calibri"/>
          <w:noProof/>
          <w:sz w:val="20"/>
        </w:rPr>
        <w:t>, 866–880.</w:t>
      </w:r>
    </w:p>
    <w:p w14:paraId="72E0E92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khoven, D.J. &amp; Buhlmann, P. (2012) MissForest - nonparametric missing value imputation for mixed-type data.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8</w:t>
      </w:r>
      <w:r w:rsidRPr="00F80380">
        <w:rPr>
          <w:rFonts w:ascii="Calibri" w:hAnsi="Calibri"/>
          <w:noProof/>
          <w:sz w:val="20"/>
        </w:rPr>
        <w:t>, 112–118.</w:t>
      </w:r>
    </w:p>
    <w:p w14:paraId="395D5A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Stokes, K.E. (2008) Exotic invasive black willow (Salix nigra) in Australia: influence of hydrological regimes on population dynamics. </w:t>
      </w:r>
      <w:r w:rsidRPr="00F80380">
        <w:rPr>
          <w:rFonts w:ascii="Calibri" w:hAnsi="Calibri"/>
          <w:i/>
          <w:iCs/>
          <w:noProof/>
          <w:sz w:val="20"/>
        </w:rPr>
        <w:t>Plant Ecology</w:t>
      </w:r>
      <w:r w:rsidRPr="00F80380">
        <w:rPr>
          <w:rFonts w:ascii="Calibri" w:hAnsi="Calibri"/>
          <w:noProof/>
          <w:sz w:val="20"/>
        </w:rPr>
        <w:t xml:space="preserve">, </w:t>
      </w:r>
      <w:r w:rsidRPr="00F80380">
        <w:rPr>
          <w:rFonts w:ascii="Calibri" w:hAnsi="Calibri"/>
          <w:b/>
          <w:bCs/>
          <w:noProof/>
          <w:sz w:val="20"/>
        </w:rPr>
        <w:t>197</w:t>
      </w:r>
      <w:r w:rsidRPr="00F80380">
        <w:rPr>
          <w:rFonts w:ascii="Calibri" w:hAnsi="Calibri"/>
          <w:noProof/>
          <w:sz w:val="20"/>
        </w:rPr>
        <w:t>, 91–105.</w:t>
      </w:r>
    </w:p>
    <w:p w14:paraId="4D69B34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romberg, J.C., Lite, S.J., Marler, R., Paradzick, C., Shafroth, P.B., Shorrock, D., White, J.M. &amp; White, M.S. (2007) Altered stream-flow regimes and invasive plant species: the Tamarix case. </w:t>
      </w:r>
      <w:r w:rsidRPr="00F80380">
        <w:rPr>
          <w:rFonts w:ascii="Calibri" w:hAnsi="Calibri"/>
          <w:i/>
          <w:iCs/>
          <w:noProof/>
          <w:sz w:val="20"/>
        </w:rPr>
        <w:t>Global Ecology and Biogeography</w:t>
      </w:r>
      <w:r w:rsidRPr="00F80380">
        <w:rPr>
          <w:rFonts w:ascii="Calibri" w:hAnsi="Calibri"/>
          <w:noProof/>
          <w:sz w:val="20"/>
        </w:rPr>
        <w:t xml:space="preserve">, </w:t>
      </w:r>
      <w:r w:rsidRPr="00F80380">
        <w:rPr>
          <w:rFonts w:ascii="Calibri" w:hAnsi="Calibri"/>
          <w:b/>
          <w:bCs/>
          <w:noProof/>
          <w:sz w:val="20"/>
        </w:rPr>
        <w:t>16</w:t>
      </w:r>
      <w:r w:rsidRPr="00F80380">
        <w:rPr>
          <w:rFonts w:ascii="Calibri" w:hAnsi="Calibri"/>
          <w:noProof/>
          <w:sz w:val="20"/>
        </w:rPr>
        <w:t>, 381–393.</w:t>
      </w:r>
    </w:p>
    <w:p w14:paraId="6B0F121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bacchi, E., Correll, D. &amp; Hauer, R. (1998) Development, maintenance and role of riparian vegetation in the river landscape.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40</w:t>
      </w:r>
      <w:r w:rsidRPr="00F80380">
        <w:rPr>
          <w:rFonts w:ascii="Calibri" w:hAnsi="Calibri"/>
          <w:noProof/>
          <w:sz w:val="20"/>
        </w:rPr>
        <w:t>, 497–516.</w:t>
      </w:r>
    </w:p>
    <w:p w14:paraId="3C34F24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mme, R., Hiiesalu, I., Laanisto, L., Szava-Kovats, R. &amp; Pärtel, M. (2010) Environmental heterogeneity, species diversity and co-existence at different spatial scal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796–801.</w:t>
      </w:r>
    </w:p>
    <w:p w14:paraId="563ED7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elewski, F.W. (1995) Wind-induced physiological and developmental responses in trees. </w:t>
      </w:r>
      <w:r w:rsidRPr="00F80380">
        <w:rPr>
          <w:rFonts w:ascii="Calibri" w:hAnsi="Calibri"/>
          <w:i/>
          <w:iCs/>
          <w:noProof/>
          <w:sz w:val="20"/>
        </w:rPr>
        <w:t>Wind and trees</w:t>
      </w:r>
      <w:r w:rsidRPr="00F80380">
        <w:rPr>
          <w:rFonts w:ascii="Calibri" w:hAnsi="Calibri"/>
          <w:noProof/>
          <w:sz w:val="20"/>
        </w:rPr>
        <w:t xml:space="preserve">, </w:t>
      </w:r>
      <w:r w:rsidRPr="00F80380">
        <w:rPr>
          <w:rFonts w:ascii="Calibri" w:hAnsi="Calibri"/>
          <w:b/>
          <w:bCs/>
          <w:noProof/>
          <w:sz w:val="20"/>
        </w:rPr>
        <w:t>237</w:t>
      </w:r>
      <w:r w:rsidRPr="00F80380">
        <w:rPr>
          <w:rFonts w:ascii="Calibri" w:hAnsi="Calibri"/>
          <w:noProof/>
          <w:sz w:val="20"/>
        </w:rPr>
        <w:t>, 263.</w:t>
      </w:r>
    </w:p>
    <w:p w14:paraId="43D73C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lléger, S., Mason, N.W.H. &amp; Mouillot, D. (2008) New multidimensional functional diversity indices for a multifaceted framework in functional ecology.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9</w:t>
      </w:r>
      <w:r w:rsidRPr="00F80380">
        <w:rPr>
          <w:rFonts w:ascii="Calibri" w:hAnsi="Calibri"/>
          <w:noProof/>
          <w:sz w:val="20"/>
        </w:rPr>
        <w:t>, 2290–301.</w:t>
      </w:r>
    </w:p>
    <w:p w14:paraId="333CDBA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olle, C., Navas, M.-L., Vile, D., Kazakou, E., Fortunel, C., Hummel, I. &amp; Garnier, E. (2007) Let the concept of trait be functional! </w:t>
      </w:r>
      <w:r w:rsidRPr="00F80380">
        <w:rPr>
          <w:rFonts w:ascii="Calibri" w:hAnsi="Calibri"/>
          <w:i/>
          <w:iCs/>
          <w:noProof/>
          <w:sz w:val="20"/>
        </w:rPr>
        <w:t>Oikos</w:t>
      </w:r>
      <w:r w:rsidRPr="00F80380">
        <w:rPr>
          <w:rFonts w:ascii="Calibri" w:hAnsi="Calibri"/>
          <w:noProof/>
          <w:sz w:val="20"/>
        </w:rPr>
        <w:t xml:space="preserve">, </w:t>
      </w:r>
      <w:r w:rsidRPr="00F80380">
        <w:rPr>
          <w:rFonts w:ascii="Calibri" w:hAnsi="Calibri"/>
          <w:b/>
          <w:bCs/>
          <w:noProof/>
          <w:sz w:val="20"/>
        </w:rPr>
        <w:t>116</w:t>
      </w:r>
      <w:r w:rsidRPr="00F80380">
        <w:rPr>
          <w:rFonts w:ascii="Calibri" w:hAnsi="Calibri"/>
          <w:noProof/>
          <w:sz w:val="20"/>
        </w:rPr>
        <w:t>, 882–892.</w:t>
      </w:r>
    </w:p>
    <w:p w14:paraId="40C36B3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DAntonio, C.M., Loope, L.L., Westbrooks, R. &amp; D’Antonio, C.M. (1996) Biological Invasions as global environmental change. </w:t>
      </w:r>
      <w:r w:rsidRPr="00F80380">
        <w:rPr>
          <w:rFonts w:ascii="Calibri" w:hAnsi="Calibri"/>
          <w:i/>
          <w:iCs/>
          <w:noProof/>
          <w:sz w:val="20"/>
        </w:rPr>
        <w:t>The American Naturalist</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468–478.</w:t>
      </w:r>
    </w:p>
    <w:p w14:paraId="23F5C74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Mooney, H. a, Lubchenco, J. &amp; Melillo, J.M. (1997) Human domination of Earth’s ecosystems. </w:t>
      </w:r>
      <w:r w:rsidRPr="00F80380">
        <w:rPr>
          <w:rFonts w:ascii="Calibri" w:hAnsi="Calibri"/>
          <w:i/>
          <w:iCs/>
          <w:noProof/>
          <w:sz w:val="20"/>
        </w:rPr>
        <w:t>Science</w:t>
      </w:r>
      <w:r w:rsidRPr="00F80380">
        <w:rPr>
          <w:rFonts w:ascii="Calibri" w:hAnsi="Calibri"/>
          <w:noProof/>
          <w:sz w:val="20"/>
        </w:rPr>
        <w:t xml:space="preserve">, </w:t>
      </w:r>
      <w:r w:rsidRPr="00F80380">
        <w:rPr>
          <w:rFonts w:ascii="Calibri" w:hAnsi="Calibri"/>
          <w:b/>
          <w:bCs/>
          <w:noProof/>
          <w:sz w:val="20"/>
        </w:rPr>
        <w:t>277</w:t>
      </w:r>
      <w:r w:rsidRPr="00F80380">
        <w:rPr>
          <w:rFonts w:ascii="Calibri" w:hAnsi="Calibri"/>
          <w:noProof/>
          <w:sz w:val="20"/>
        </w:rPr>
        <w:t>, 494–499.</w:t>
      </w:r>
    </w:p>
    <w:p w14:paraId="26EA802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estoby, M. &amp; Wright, I.J. (2006) Land-plant ecology on the basis of functional traits. </w:t>
      </w:r>
      <w:r w:rsidRPr="00F80380">
        <w:rPr>
          <w:rFonts w:ascii="Calibri" w:hAnsi="Calibri"/>
          <w:i/>
          <w:iCs/>
          <w:noProof/>
          <w:sz w:val="20"/>
        </w:rPr>
        <w:t>Trends in Ecology &amp; Evolution</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261–8.</w:t>
      </w:r>
    </w:p>
    <w:p w14:paraId="0D441D9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Wilford, J., Searle, R., Thomas, M. &amp; Grundy, M. (2014) Soil and Landscape Grid National Soil Attribute Maps - Depth of Regolith (3" resolution) - Release 1. v3. CSIRO. Data Collection. 10.4225/08/546F06DFDFAC1.</w:t>
      </w:r>
    </w:p>
    <w:p w14:paraId="092FB1C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itte, C., den Berg, D., Rowland, T., O’Donnell, T., Denham, R., Pitt, G. &amp; Simpson, J. (2006) Mapping Land Use in Queensland--Technical Report on the 1999 Land Use Map for Queensland. </w:t>
      </w:r>
      <w:r w:rsidRPr="00F80380">
        <w:rPr>
          <w:rFonts w:ascii="Calibri" w:hAnsi="Calibri"/>
          <w:i/>
          <w:iCs/>
          <w:noProof/>
          <w:sz w:val="20"/>
        </w:rPr>
        <w:t>Department of Natural Resources, Mines and Water, Brisbane</w:t>
      </w:r>
      <w:r w:rsidRPr="00F80380">
        <w:rPr>
          <w:rFonts w:ascii="Calibri" w:hAnsi="Calibri"/>
          <w:noProof/>
          <w:sz w:val="20"/>
        </w:rPr>
        <w:t>.</w:t>
      </w:r>
    </w:p>
    <w:p w14:paraId="05C4C2B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F80380">
        <w:rPr>
          <w:rFonts w:ascii="Calibri" w:hAnsi="Calibri"/>
          <w:i/>
          <w:iCs/>
          <w:noProof/>
          <w:sz w:val="20"/>
        </w:rPr>
        <w:t>Nature</w:t>
      </w:r>
      <w:r w:rsidRPr="00F80380">
        <w:rPr>
          <w:rFonts w:ascii="Calibri" w:hAnsi="Calibri"/>
          <w:noProof/>
          <w:sz w:val="20"/>
        </w:rPr>
        <w:t xml:space="preserve">, </w:t>
      </w:r>
      <w:r w:rsidRPr="00F80380">
        <w:rPr>
          <w:rFonts w:ascii="Calibri" w:hAnsi="Calibri"/>
          <w:b/>
          <w:bCs/>
          <w:noProof/>
          <w:sz w:val="20"/>
        </w:rPr>
        <w:t>428</w:t>
      </w:r>
      <w:r w:rsidRPr="00F80380">
        <w:rPr>
          <w:rFonts w:ascii="Calibri" w:hAnsi="Calibri"/>
          <w:noProof/>
          <w:sz w:val="20"/>
        </w:rPr>
        <w:t>, 821–827.</w:t>
      </w:r>
    </w:p>
    <w:p w14:paraId="576BD77D" w14:textId="2E9C3A14" w:rsidR="00F17233" w:rsidRPr="00F17233" w:rsidRDefault="00F17233" w:rsidP="00633DB6">
      <w:pPr>
        <w:spacing w:line="480" w:lineRule="auto"/>
        <w:jc w:val="both"/>
        <w:rPr>
          <w:sz w:val="20"/>
        </w:rPr>
      </w:pPr>
      <w:r w:rsidRPr="00F17233">
        <w:rPr>
          <w:sz w:val="20"/>
        </w:rPr>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1T12:01:00Z" w:initials="FoS">
    <w:p w14:paraId="325BE5F6" w14:textId="43DED719" w:rsidR="00DA29B4" w:rsidRDefault="00DA29B4" w:rsidP="00466CD0">
      <w:pPr>
        <w:pStyle w:val="CommentText"/>
      </w:pPr>
      <w:r>
        <w:rPr>
          <w:rStyle w:val="CommentReference"/>
        </w:rPr>
        <w:annotationRef/>
      </w:r>
      <w:r>
        <w:t>Will add a data bibliography too</w:t>
      </w:r>
      <w:r w:rsidR="004155A0">
        <w:t>. Waiting on some info from Rachael.</w:t>
      </w:r>
    </w:p>
  </w:comment>
  <w:comment w:id="2" w:author="Faculty of Science" w:date="2015-08-03T18:14:00Z" w:initials="FoS">
    <w:p w14:paraId="6B2705D2" w14:textId="1B31D9E7" w:rsidR="00DA29B4" w:rsidRDefault="00DA29B4">
      <w:pPr>
        <w:pStyle w:val="CommentText"/>
      </w:pPr>
      <w:r>
        <w:rPr>
          <w:rStyle w:val="CommentReference"/>
        </w:rPr>
        <w:annotationRef/>
      </w:r>
      <w:r>
        <w:t>Please comment, Cassie</w:t>
      </w:r>
      <w:r w:rsidR="00644D16">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BE5F6" w15:done="0"/>
  <w15:commentEx w15:paraId="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783892"/>
    <w:multiLevelType w:val="hybridMultilevel"/>
    <w:tmpl w:val="5CDE1F10"/>
    <w:lvl w:ilvl="0" w:tplc="9828A1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20CEF"/>
    <w:rsid w:val="000A56B9"/>
    <w:rsid w:val="000A6C14"/>
    <w:rsid w:val="000B17C7"/>
    <w:rsid w:val="000C0720"/>
    <w:rsid w:val="00103EC7"/>
    <w:rsid w:val="00114C6A"/>
    <w:rsid w:val="001F4320"/>
    <w:rsid w:val="0020577E"/>
    <w:rsid w:val="00222CC5"/>
    <w:rsid w:val="00240F10"/>
    <w:rsid w:val="002B6AF0"/>
    <w:rsid w:val="002C6471"/>
    <w:rsid w:val="002E42C8"/>
    <w:rsid w:val="00311A5D"/>
    <w:rsid w:val="003176B1"/>
    <w:rsid w:val="00320002"/>
    <w:rsid w:val="00371BA9"/>
    <w:rsid w:val="003B64CF"/>
    <w:rsid w:val="003F6645"/>
    <w:rsid w:val="004155A0"/>
    <w:rsid w:val="004231C5"/>
    <w:rsid w:val="00466CD0"/>
    <w:rsid w:val="00496700"/>
    <w:rsid w:val="004C20E9"/>
    <w:rsid w:val="004C5C1E"/>
    <w:rsid w:val="00504EF9"/>
    <w:rsid w:val="0050565F"/>
    <w:rsid w:val="0051650E"/>
    <w:rsid w:val="00534DC5"/>
    <w:rsid w:val="005C5577"/>
    <w:rsid w:val="005C63D9"/>
    <w:rsid w:val="006002E7"/>
    <w:rsid w:val="00633DB6"/>
    <w:rsid w:val="00644D16"/>
    <w:rsid w:val="00687ACC"/>
    <w:rsid w:val="006B027C"/>
    <w:rsid w:val="006D7101"/>
    <w:rsid w:val="007808E9"/>
    <w:rsid w:val="007C5584"/>
    <w:rsid w:val="007E0205"/>
    <w:rsid w:val="007E4EA2"/>
    <w:rsid w:val="00831989"/>
    <w:rsid w:val="00862728"/>
    <w:rsid w:val="008C260F"/>
    <w:rsid w:val="008E3A8C"/>
    <w:rsid w:val="00931E85"/>
    <w:rsid w:val="00A01089"/>
    <w:rsid w:val="00A03606"/>
    <w:rsid w:val="00A269E3"/>
    <w:rsid w:val="00A31955"/>
    <w:rsid w:val="00A44502"/>
    <w:rsid w:val="00A928D1"/>
    <w:rsid w:val="00AA76ED"/>
    <w:rsid w:val="00AC3B9A"/>
    <w:rsid w:val="00B10751"/>
    <w:rsid w:val="00B27FFE"/>
    <w:rsid w:val="00B548F8"/>
    <w:rsid w:val="00B66517"/>
    <w:rsid w:val="00BA2702"/>
    <w:rsid w:val="00BA66BF"/>
    <w:rsid w:val="00BE4901"/>
    <w:rsid w:val="00BF235C"/>
    <w:rsid w:val="00C80C23"/>
    <w:rsid w:val="00CB30C0"/>
    <w:rsid w:val="00CD6262"/>
    <w:rsid w:val="00CF417C"/>
    <w:rsid w:val="00CF54B2"/>
    <w:rsid w:val="00D13FC4"/>
    <w:rsid w:val="00D33FFF"/>
    <w:rsid w:val="00D93AC4"/>
    <w:rsid w:val="00DA29B4"/>
    <w:rsid w:val="00DC4AB8"/>
    <w:rsid w:val="00DD7C29"/>
    <w:rsid w:val="00E03DFC"/>
    <w:rsid w:val="00E35220"/>
    <w:rsid w:val="00E55E0A"/>
    <w:rsid w:val="00E64258"/>
    <w:rsid w:val="00EA0005"/>
    <w:rsid w:val="00EC66F4"/>
    <w:rsid w:val="00ED2B0D"/>
    <w:rsid w:val="00F17233"/>
    <w:rsid w:val="00F80380"/>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88258">
      <w:bodyDiv w:val="1"/>
      <w:marLeft w:val="0"/>
      <w:marRight w:val="0"/>
      <w:marTop w:val="0"/>
      <w:marBottom w:val="0"/>
      <w:divBdr>
        <w:top w:val="none" w:sz="0" w:space="0" w:color="auto"/>
        <w:left w:val="none" w:sz="0" w:space="0" w:color="auto"/>
        <w:bottom w:val="none" w:sz="0" w:space="0" w:color="auto"/>
        <w:right w:val="none" w:sz="0" w:space="0" w:color="auto"/>
      </w:divBdr>
    </w:div>
    <w:div w:id="950893125">
      <w:bodyDiv w:val="1"/>
      <w:marLeft w:val="0"/>
      <w:marRight w:val="0"/>
      <w:marTop w:val="0"/>
      <w:marBottom w:val="0"/>
      <w:divBdr>
        <w:top w:val="none" w:sz="0" w:space="0" w:color="auto"/>
        <w:left w:val="none" w:sz="0" w:space="0" w:color="auto"/>
        <w:bottom w:val="none" w:sz="0" w:space="0" w:color="auto"/>
        <w:right w:val="none" w:sz="0" w:space="0" w:color="auto"/>
      </w:divBdr>
    </w:div>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sChild>
                            <w:div w:id="1064528899">
                              <w:marLeft w:val="0"/>
                              <w:marRight w:val="0"/>
                              <w:marTop w:val="0"/>
                              <w:marBottom w:val="0"/>
                              <w:divBdr>
                                <w:top w:val="none" w:sz="0" w:space="0" w:color="auto"/>
                                <w:left w:val="none" w:sz="0" w:space="0" w:color="auto"/>
                                <w:bottom w:val="none" w:sz="0" w:space="0" w:color="auto"/>
                                <w:right w:val="none" w:sz="0" w:space="0" w:color="auto"/>
                              </w:divBdr>
                              <w:divsChild>
                                <w:div w:id="116026298">
                                  <w:marLeft w:val="0"/>
                                  <w:marRight w:val="0"/>
                                  <w:marTop w:val="0"/>
                                  <w:marBottom w:val="0"/>
                                  <w:divBdr>
                                    <w:top w:val="none" w:sz="0" w:space="0" w:color="auto"/>
                                    <w:left w:val="none" w:sz="0" w:space="0" w:color="auto"/>
                                    <w:bottom w:val="none" w:sz="0" w:space="0" w:color="auto"/>
                                    <w:right w:val="none" w:sz="0" w:space="0" w:color="auto"/>
                                  </w:divBdr>
                                  <w:divsChild>
                                    <w:div w:id="216093331">
                                      <w:marLeft w:val="0"/>
                                      <w:marRight w:val="0"/>
                                      <w:marTop w:val="0"/>
                                      <w:marBottom w:val="0"/>
                                      <w:divBdr>
                                        <w:top w:val="none" w:sz="0" w:space="0" w:color="auto"/>
                                        <w:left w:val="none" w:sz="0" w:space="0" w:color="auto"/>
                                        <w:bottom w:val="none" w:sz="0" w:space="0" w:color="auto"/>
                                        <w:right w:val="none" w:sz="0" w:space="0" w:color="auto"/>
                                      </w:divBdr>
                                      <w:divsChild>
                                        <w:div w:id="1603411692">
                                          <w:marLeft w:val="0"/>
                                          <w:marRight w:val="0"/>
                                          <w:marTop w:val="0"/>
                                          <w:marBottom w:val="0"/>
                                          <w:divBdr>
                                            <w:top w:val="none" w:sz="0" w:space="0" w:color="auto"/>
                                            <w:left w:val="none" w:sz="0" w:space="0" w:color="auto"/>
                                            <w:bottom w:val="none" w:sz="0" w:space="0" w:color="auto"/>
                                            <w:right w:val="none" w:sz="0" w:space="0" w:color="auto"/>
                                          </w:divBdr>
                                          <w:divsChild>
                                            <w:div w:id="10031341">
                                              <w:marLeft w:val="0"/>
                                              <w:marRight w:val="0"/>
                                              <w:marTop w:val="0"/>
                                              <w:marBottom w:val="0"/>
                                              <w:divBdr>
                                                <w:top w:val="none" w:sz="0" w:space="0" w:color="auto"/>
                                                <w:left w:val="none" w:sz="0" w:space="0" w:color="auto"/>
                                                <w:bottom w:val="none" w:sz="0" w:space="0" w:color="auto"/>
                                                <w:right w:val="none" w:sz="0" w:space="0" w:color="auto"/>
                                              </w:divBdr>
                                              <w:divsChild>
                                                <w:div w:id="525681518">
                                                  <w:marLeft w:val="0"/>
                                                  <w:marRight w:val="0"/>
                                                  <w:marTop w:val="0"/>
                                                  <w:marBottom w:val="0"/>
                                                  <w:divBdr>
                                                    <w:top w:val="none" w:sz="0" w:space="0" w:color="auto"/>
                                                    <w:left w:val="none" w:sz="0" w:space="0" w:color="auto"/>
                                                    <w:bottom w:val="none" w:sz="0" w:space="0" w:color="auto"/>
                                                    <w:right w:val="none" w:sz="0" w:space="0" w:color="auto"/>
                                                  </w:divBdr>
                                                  <w:divsChild>
                                                    <w:div w:id="375668802">
                                                      <w:marLeft w:val="0"/>
                                                      <w:marRight w:val="0"/>
                                                      <w:marTop w:val="0"/>
                                                      <w:marBottom w:val="0"/>
                                                      <w:divBdr>
                                                        <w:top w:val="none" w:sz="0" w:space="0" w:color="auto"/>
                                                        <w:left w:val="none" w:sz="0" w:space="0" w:color="auto"/>
                                                        <w:bottom w:val="none" w:sz="0" w:space="0" w:color="auto"/>
                                                        <w:right w:val="none" w:sz="0" w:space="0" w:color="auto"/>
                                                      </w:divBdr>
                                                      <w:divsChild>
                                                        <w:div w:id="1992824851">
                                                          <w:marLeft w:val="0"/>
                                                          <w:marRight w:val="0"/>
                                                          <w:marTop w:val="0"/>
                                                          <w:marBottom w:val="0"/>
                                                          <w:divBdr>
                                                            <w:top w:val="none" w:sz="0" w:space="0" w:color="auto"/>
                                                            <w:left w:val="none" w:sz="0" w:space="0" w:color="auto"/>
                                                            <w:bottom w:val="none" w:sz="0" w:space="0" w:color="auto"/>
                                                            <w:right w:val="none" w:sz="0" w:space="0" w:color="auto"/>
                                                          </w:divBdr>
                                                          <w:divsChild>
                                                            <w:div w:id="1162358427">
                                                              <w:marLeft w:val="0"/>
                                                              <w:marRight w:val="0"/>
                                                              <w:marTop w:val="0"/>
                                                              <w:marBottom w:val="0"/>
                                                              <w:divBdr>
                                                                <w:top w:val="none" w:sz="0" w:space="0" w:color="auto"/>
                                                                <w:left w:val="none" w:sz="0" w:space="0" w:color="auto"/>
                                                                <w:bottom w:val="none" w:sz="0" w:space="0" w:color="auto"/>
                                                                <w:right w:val="none" w:sz="0" w:space="0" w:color="auto"/>
                                                              </w:divBdr>
                                                              <w:divsChild>
                                                                <w:div w:id="2028360774">
                                                                  <w:marLeft w:val="0"/>
                                                                  <w:marRight w:val="0"/>
                                                                  <w:marTop w:val="0"/>
                                                                  <w:marBottom w:val="0"/>
                                                                  <w:divBdr>
                                                                    <w:top w:val="none" w:sz="0" w:space="0" w:color="auto"/>
                                                                    <w:left w:val="none" w:sz="0" w:space="0" w:color="auto"/>
                                                                    <w:bottom w:val="none" w:sz="0" w:space="0" w:color="auto"/>
                                                                    <w:right w:val="none" w:sz="0" w:space="0" w:color="auto"/>
                                                                  </w:divBdr>
                                                                  <w:divsChild>
                                                                    <w:div w:id="676923082">
                                                                      <w:marLeft w:val="0"/>
                                                                      <w:marRight w:val="0"/>
                                                                      <w:marTop w:val="0"/>
                                                                      <w:marBottom w:val="0"/>
                                                                      <w:divBdr>
                                                                        <w:top w:val="none" w:sz="0" w:space="0" w:color="auto"/>
                                                                        <w:left w:val="none" w:sz="0" w:space="0" w:color="auto"/>
                                                                        <w:bottom w:val="none" w:sz="0" w:space="0" w:color="auto"/>
                                                                        <w:right w:val="none" w:sz="0" w:space="0" w:color="auto"/>
                                                                      </w:divBdr>
                                                                      <w:divsChild>
                                                                        <w:div w:id="2049261742">
                                                                          <w:marLeft w:val="0"/>
                                                                          <w:marRight w:val="0"/>
                                                                          <w:marTop w:val="0"/>
                                                                          <w:marBottom w:val="0"/>
                                                                          <w:divBdr>
                                                                            <w:top w:val="none" w:sz="0" w:space="0" w:color="auto"/>
                                                                            <w:left w:val="none" w:sz="0" w:space="0" w:color="auto"/>
                                                                            <w:bottom w:val="none" w:sz="0" w:space="0" w:color="auto"/>
                                                                            <w:right w:val="none" w:sz="0" w:space="0" w:color="auto"/>
                                                                          </w:divBdr>
                                                                          <w:divsChild>
                                                                            <w:div w:id="1450466126">
                                                                              <w:marLeft w:val="0"/>
                                                                              <w:marRight w:val="0"/>
                                                                              <w:marTop w:val="0"/>
                                                                              <w:marBottom w:val="0"/>
                                                                              <w:divBdr>
                                                                                <w:top w:val="none" w:sz="0" w:space="0" w:color="auto"/>
                                                                                <w:left w:val="none" w:sz="0" w:space="0" w:color="auto"/>
                                                                                <w:bottom w:val="none" w:sz="0" w:space="0" w:color="auto"/>
                                                                                <w:right w:val="none" w:sz="0" w:space="0" w:color="auto"/>
                                                                              </w:divBdr>
                                                                              <w:divsChild>
                                                                                <w:div w:id="1311977044">
                                                                                  <w:marLeft w:val="0"/>
                                                                                  <w:marRight w:val="0"/>
                                                                                  <w:marTop w:val="0"/>
                                                                                  <w:marBottom w:val="0"/>
                                                                                  <w:divBdr>
                                                                                    <w:top w:val="none" w:sz="0" w:space="0" w:color="auto"/>
                                                                                    <w:left w:val="none" w:sz="0" w:space="0" w:color="auto"/>
                                                                                    <w:bottom w:val="none" w:sz="0" w:space="0" w:color="auto"/>
                                                                                    <w:right w:val="none" w:sz="0" w:space="0" w:color="auto"/>
                                                                                  </w:divBdr>
                                                                                  <w:divsChild>
                                                                                    <w:div w:id="1036127277">
                                                                                      <w:marLeft w:val="0"/>
                                                                                      <w:marRight w:val="0"/>
                                                                                      <w:marTop w:val="0"/>
                                                                                      <w:marBottom w:val="0"/>
                                                                                      <w:divBdr>
                                                                                        <w:top w:val="none" w:sz="0" w:space="0" w:color="auto"/>
                                                                                        <w:left w:val="none" w:sz="0" w:space="0" w:color="auto"/>
                                                                                        <w:bottom w:val="none" w:sz="0" w:space="0" w:color="auto"/>
                                                                                        <w:right w:val="none" w:sz="0" w:space="0" w:color="auto"/>
                                                                                      </w:divBdr>
                                                                                      <w:divsChild>
                                                                                        <w:div w:id="1036125524">
                                                                                          <w:marLeft w:val="0"/>
                                                                                          <w:marRight w:val="0"/>
                                                                                          <w:marTop w:val="0"/>
                                                                                          <w:marBottom w:val="0"/>
                                                                                          <w:divBdr>
                                                                                            <w:top w:val="none" w:sz="0" w:space="0" w:color="auto"/>
                                                                                            <w:left w:val="none" w:sz="0" w:space="0" w:color="auto"/>
                                                                                            <w:bottom w:val="none" w:sz="0" w:space="0" w:color="auto"/>
                                                                                            <w:right w:val="none" w:sz="0" w:space="0" w:color="auto"/>
                                                                                          </w:divBdr>
                                                                                          <w:divsChild>
                                                                                            <w:div w:id="1023170387">
                                                                                              <w:marLeft w:val="0"/>
                                                                                              <w:marRight w:val="0"/>
                                                                                              <w:marTop w:val="0"/>
                                                                                              <w:marBottom w:val="0"/>
                                                                                              <w:divBdr>
                                                                                                <w:top w:val="none" w:sz="0" w:space="0" w:color="auto"/>
                                                                                                <w:left w:val="none" w:sz="0" w:space="0" w:color="auto"/>
                                                                                                <w:bottom w:val="none" w:sz="0" w:space="0" w:color="auto"/>
                                                                                                <w:right w:val="none" w:sz="0" w:space="0" w:color="auto"/>
                                                                                              </w:divBdr>
                                                                                              <w:divsChild>
                                                                                                <w:div w:id="394158689">
                                                                                                  <w:marLeft w:val="0"/>
                                                                                                  <w:marRight w:val="0"/>
                                                                                                  <w:marTop w:val="0"/>
                                                                                                  <w:marBottom w:val="0"/>
                                                                                                  <w:divBdr>
                                                                                                    <w:top w:val="none" w:sz="0" w:space="0" w:color="auto"/>
                                                                                                    <w:left w:val="none" w:sz="0" w:space="0" w:color="auto"/>
                                                                                                    <w:bottom w:val="none" w:sz="0" w:space="0" w:color="auto"/>
                                                                                                    <w:right w:val="none" w:sz="0" w:space="0" w:color="auto"/>
                                                                                                  </w:divBdr>
                                                                                                  <w:divsChild>
                                                                                                    <w:div w:id="1657103855">
                                                                                                      <w:marLeft w:val="0"/>
                                                                                                      <w:marRight w:val="0"/>
                                                                                                      <w:marTop w:val="0"/>
                                                                                                      <w:marBottom w:val="0"/>
                                                                                                      <w:divBdr>
                                                                                                        <w:top w:val="none" w:sz="0" w:space="0" w:color="auto"/>
                                                                                                        <w:left w:val="none" w:sz="0" w:space="0" w:color="auto"/>
                                                                                                        <w:bottom w:val="none" w:sz="0" w:space="0" w:color="auto"/>
                                                                                                        <w:right w:val="none" w:sz="0" w:space="0" w:color="auto"/>
                                                                                                      </w:divBdr>
                                                                                                      <w:divsChild>
                                                                                                        <w:div w:id="20706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414348">
      <w:bodyDiv w:val="1"/>
      <w:marLeft w:val="0"/>
      <w:marRight w:val="0"/>
      <w:marTop w:val="0"/>
      <w:marBottom w:val="0"/>
      <w:divBdr>
        <w:top w:val="none" w:sz="0" w:space="0" w:color="auto"/>
        <w:left w:val="none" w:sz="0" w:space="0" w:color="auto"/>
        <w:bottom w:val="none" w:sz="0" w:space="0" w:color="auto"/>
        <w:right w:val="none" w:sz="0" w:space="0" w:color="auto"/>
      </w:divBdr>
    </w:div>
    <w:div w:id="1374964521">
      <w:bodyDiv w:val="1"/>
      <w:marLeft w:val="0"/>
      <w:marRight w:val="0"/>
      <w:marTop w:val="0"/>
      <w:marBottom w:val="0"/>
      <w:divBdr>
        <w:top w:val="none" w:sz="0" w:space="0" w:color="auto"/>
        <w:left w:val="none" w:sz="0" w:space="0" w:color="auto"/>
        <w:bottom w:val="none" w:sz="0" w:space="0" w:color="auto"/>
        <w:right w:val="none" w:sz="0" w:space="0" w:color="auto"/>
      </w:divBdr>
    </w:div>
    <w:div w:id="144672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86985-CAD1-4DB4-832C-AF6C04C22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TotalTime>
  <Pages>42</Pages>
  <Words>43555</Words>
  <Characters>248266</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1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1</cp:revision>
  <dcterms:created xsi:type="dcterms:W3CDTF">2015-08-01T02:59:00Z</dcterms:created>
  <dcterms:modified xsi:type="dcterms:W3CDTF">2015-08-18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